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9AFB3" w14:textId="0D5238FC" w:rsidR="00472B47" w:rsidRDefault="00472B47" w:rsidP="00FA620F">
      <w:pPr>
        <w:jc w:val="center"/>
        <w:rPr>
          <w:sz w:val="36"/>
          <w:szCs w:val="36"/>
        </w:rPr>
      </w:pPr>
      <w:r w:rsidRPr="00FA620F">
        <w:rPr>
          <w:sz w:val="36"/>
          <w:szCs w:val="36"/>
        </w:rPr>
        <w:t xml:space="preserve">Artificial intelligence model for continuous, in-home, posture and health monitoring including user feedback and predictions of clinical </w:t>
      </w:r>
      <w:r w:rsidR="00FA620F" w:rsidRPr="00FA620F">
        <w:rPr>
          <w:sz w:val="36"/>
          <w:szCs w:val="36"/>
        </w:rPr>
        <w:t>assessment.</w:t>
      </w:r>
    </w:p>
    <w:p w14:paraId="5ACA288F" w14:textId="77777777" w:rsidR="00FA620F" w:rsidRDefault="00FA620F" w:rsidP="00FA620F">
      <w:pPr>
        <w:rPr>
          <w:sz w:val="36"/>
          <w:szCs w:val="36"/>
        </w:rPr>
      </w:pPr>
    </w:p>
    <w:p w14:paraId="092D45CA" w14:textId="77777777" w:rsidR="00FA620F" w:rsidRDefault="00FA620F" w:rsidP="00FA620F">
      <w:pPr>
        <w:rPr>
          <w:sz w:val="36"/>
          <w:szCs w:val="36"/>
        </w:rPr>
      </w:pPr>
    </w:p>
    <w:p w14:paraId="7594CB67" w14:textId="77777777" w:rsidR="00FA620F" w:rsidRDefault="00FA620F" w:rsidP="00FA620F">
      <w:pPr>
        <w:rPr>
          <w:sz w:val="36"/>
          <w:szCs w:val="36"/>
        </w:rPr>
      </w:pPr>
    </w:p>
    <w:p w14:paraId="0B31C5F4" w14:textId="77777777" w:rsidR="008E3161" w:rsidRDefault="008E3161" w:rsidP="00FA620F">
      <w:pPr>
        <w:rPr>
          <w:sz w:val="36"/>
          <w:szCs w:val="36"/>
        </w:rPr>
      </w:pPr>
    </w:p>
    <w:p w14:paraId="6B3554EF" w14:textId="77777777" w:rsidR="008E3161" w:rsidRDefault="008E3161" w:rsidP="00FA620F">
      <w:pPr>
        <w:rPr>
          <w:sz w:val="36"/>
          <w:szCs w:val="36"/>
        </w:rPr>
      </w:pPr>
    </w:p>
    <w:p w14:paraId="231EC48D" w14:textId="77777777" w:rsidR="00A327CE" w:rsidRDefault="00A327CE" w:rsidP="00FA620F">
      <w:pPr>
        <w:rPr>
          <w:sz w:val="36"/>
          <w:szCs w:val="36"/>
        </w:rPr>
      </w:pPr>
    </w:p>
    <w:p w14:paraId="75E0654E" w14:textId="123E9C8B" w:rsidR="00FA620F" w:rsidRDefault="00A327CE" w:rsidP="008E3161">
      <w:pPr>
        <w:jc w:val="center"/>
        <w:rPr>
          <w:sz w:val="36"/>
          <w:szCs w:val="36"/>
        </w:rPr>
      </w:pPr>
      <w:r w:rsidRPr="00A327CE">
        <w:rPr>
          <w:sz w:val="36"/>
          <w:szCs w:val="36"/>
        </w:rPr>
        <w:t xml:space="preserve">David </w:t>
      </w:r>
      <w:r>
        <w:rPr>
          <w:sz w:val="36"/>
          <w:szCs w:val="36"/>
        </w:rPr>
        <w:t xml:space="preserve">Faith </w:t>
      </w:r>
      <w:r w:rsidRPr="00A327CE">
        <w:rPr>
          <w:sz w:val="36"/>
          <w:szCs w:val="36"/>
        </w:rPr>
        <w:t>Odesola</w:t>
      </w:r>
    </w:p>
    <w:p w14:paraId="6017F0A1" w14:textId="77777777" w:rsidR="008E3161" w:rsidRDefault="008E3161" w:rsidP="008E3161">
      <w:pPr>
        <w:jc w:val="center"/>
        <w:rPr>
          <w:sz w:val="36"/>
          <w:szCs w:val="36"/>
        </w:rPr>
      </w:pPr>
    </w:p>
    <w:p w14:paraId="728A8CA3" w14:textId="77777777" w:rsidR="008E3161" w:rsidRDefault="008E3161" w:rsidP="008E3161">
      <w:pPr>
        <w:jc w:val="center"/>
        <w:rPr>
          <w:sz w:val="36"/>
          <w:szCs w:val="36"/>
        </w:rPr>
      </w:pPr>
    </w:p>
    <w:p w14:paraId="3001F6E6" w14:textId="77777777" w:rsidR="008E3161" w:rsidRDefault="008E3161" w:rsidP="008E3161">
      <w:pPr>
        <w:jc w:val="center"/>
        <w:rPr>
          <w:sz w:val="36"/>
          <w:szCs w:val="36"/>
        </w:rPr>
      </w:pPr>
    </w:p>
    <w:p w14:paraId="2CA34816" w14:textId="77777777" w:rsidR="008E3161" w:rsidRDefault="008E3161" w:rsidP="008E3161">
      <w:pPr>
        <w:jc w:val="center"/>
        <w:rPr>
          <w:sz w:val="36"/>
          <w:szCs w:val="36"/>
        </w:rPr>
      </w:pPr>
    </w:p>
    <w:p w14:paraId="21184D46" w14:textId="77777777" w:rsidR="008E3161" w:rsidRDefault="008E3161" w:rsidP="008E3161">
      <w:pPr>
        <w:jc w:val="center"/>
        <w:rPr>
          <w:sz w:val="36"/>
          <w:szCs w:val="36"/>
        </w:rPr>
      </w:pPr>
    </w:p>
    <w:p w14:paraId="4897622E" w14:textId="77777777" w:rsidR="008E3161" w:rsidRDefault="008E3161" w:rsidP="008E3161">
      <w:pPr>
        <w:jc w:val="center"/>
        <w:rPr>
          <w:sz w:val="36"/>
          <w:szCs w:val="36"/>
        </w:rPr>
      </w:pPr>
    </w:p>
    <w:p w14:paraId="24E19BB4" w14:textId="77777777" w:rsidR="008E3161" w:rsidRPr="008E3161" w:rsidRDefault="008E3161" w:rsidP="008E3161">
      <w:pPr>
        <w:jc w:val="center"/>
        <w:rPr>
          <w:sz w:val="36"/>
          <w:szCs w:val="36"/>
        </w:rPr>
      </w:pPr>
    </w:p>
    <w:p w14:paraId="5C9F49F9" w14:textId="77777777" w:rsidR="00FA620F" w:rsidRDefault="00FA620F" w:rsidP="00FA620F"/>
    <w:p w14:paraId="3820E12B" w14:textId="77777777" w:rsidR="00FA620F" w:rsidRDefault="00FA620F" w:rsidP="00FA620F"/>
    <w:p w14:paraId="05A6433E" w14:textId="77777777" w:rsidR="00FA620F" w:rsidRDefault="00FA620F" w:rsidP="00FA620F"/>
    <w:p w14:paraId="5F5B6E37" w14:textId="77777777" w:rsidR="00FA620F" w:rsidRDefault="00FA620F" w:rsidP="00FA620F"/>
    <w:p w14:paraId="093E296A" w14:textId="77777777" w:rsidR="00FA620F" w:rsidRDefault="00FA620F" w:rsidP="00FA620F"/>
    <w:sdt>
      <w:sdtPr>
        <w:id w:val="865720177"/>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14:paraId="04DC2AEC" w14:textId="4BE7E1C5" w:rsidR="0044397D" w:rsidRDefault="0044397D">
          <w:pPr>
            <w:pStyle w:val="TOCHeading"/>
          </w:pPr>
          <w:r>
            <w:t>Table of Contents</w:t>
          </w:r>
        </w:p>
        <w:p w14:paraId="08A027F8" w14:textId="5576C88A" w:rsidR="0044397D" w:rsidRDefault="0044397D">
          <w:pPr>
            <w:pStyle w:val="TOC2"/>
            <w:tabs>
              <w:tab w:val="right" w:leader="dot" w:pos="9350"/>
            </w:tabs>
            <w:rPr>
              <w:rFonts w:eastAsiaTheme="minorEastAsia"/>
              <w:noProof/>
              <w:kern w:val="2"/>
              <w:lang w:val="en-GB" w:eastAsia="en-GB"/>
              <w14:ligatures w14:val="standardContextual"/>
            </w:rPr>
          </w:pPr>
          <w:r>
            <w:fldChar w:fldCharType="begin"/>
          </w:r>
          <w:r>
            <w:instrText xml:space="preserve"> TOC \o "1-3" \h \z \u </w:instrText>
          </w:r>
          <w:r>
            <w:fldChar w:fldCharType="separate"/>
          </w:r>
          <w:hyperlink w:anchor="_Toc151508634" w:history="1">
            <w:r w:rsidRPr="00844BA4">
              <w:rPr>
                <w:rStyle w:val="Hyperlink"/>
                <w:noProof/>
              </w:rPr>
              <w:t>Introduction</w:t>
            </w:r>
            <w:r>
              <w:rPr>
                <w:noProof/>
                <w:webHidden/>
              </w:rPr>
              <w:tab/>
            </w:r>
            <w:r>
              <w:rPr>
                <w:noProof/>
                <w:webHidden/>
              </w:rPr>
              <w:fldChar w:fldCharType="begin"/>
            </w:r>
            <w:r>
              <w:rPr>
                <w:noProof/>
                <w:webHidden/>
              </w:rPr>
              <w:instrText xml:space="preserve"> PAGEREF _Toc151508634 \h </w:instrText>
            </w:r>
            <w:r>
              <w:rPr>
                <w:noProof/>
                <w:webHidden/>
              </w:rPr>
            </w:r>
            <w:r>
              <w:rPr>
                <w:noProof/>
                <w:webHidden/>
              </w:rPr>
              <w:fldChar w:fldCharType="separate"/>
            </w:r>
            <w:r>
              <w:rPr>
                <w:noProof/>
                <w:webHidden/>
              </w:rPr>
              <w:t>2</w:t>
            </w:r>
            <w:r>
              <w:rPr>
                <w:noProof/>
                <w:webHidden/>
              </w:rPr>
              <w:fldChar w:fldCharType="end"/>
            </w:r>
          </w:hyperlink>
        </w:p>
        <w:p w14:paraId="032A098C" w14:textId="7316237B" w:rsidR="0044397D" w:rsidRDefault="0044397D">
          <w:pPr>
            <w:pStyle w:val="TOC2"/>
            <w:tabs>
              <w:tab w:val="right" w:leader="dot" w:pos="9350"/>
            </w:tabs>
            <w:rPr>
              <w:rFonts w:eastAsiaTheme="minorEastAsia"/>
              <w:noProof/>
              <w:kern w:val="2"/>
              <w:lang w:val="en-GB" w:eastAsia="en-GB"/>
              <w14:ligatures w14:val="standardContextual"/>
            </w:rPr>
          </w:pPr>
          <w:hyperlink w:anchor="_Toc151508635" w:history="1">
            <w:r w:rsidRPr="00844BA4">
              <w:rPr>
                <w:rStyle w:val="Hyperlink"/>
                <w:noProof/>
              </w:rPr>
              <w:t>Literature Review</w:t>
            </w:r>
            <w:r>
              <w:rPr>
                <w:noProof/>
                <w:webHidden/>
              </w:rPr>
              <w:tab/>
            </w:r>
            <w:r>
              <w:rPr>
                <w:noProof/>
                <w:webHidden/>
              </w:rPr>
              <w:fldChar w:fldCharType="begin"/>
            </w:r>
            <w:r>
              <w:rPr>
                <w:noProof/>
                <w:webHidden/>
              </w:rPr>
              <w:instrText xml:space="preserve"> PAGEREF _Toc151508635 \h </w:instrText>
            </w:r>
            <w:r>
              <w:rPr>
                <w:noProof/>
                <w:webHidden/>
              </w:rPr>
            </w:r>
            <w:r>
              <w:rPr>
                <w:noProof/>
                <w:webHidden/>
              </w:rPr>
              <w:fldChar w:fldCharType="separate"/>
            </w:r>
            <w:r>
              <w:rPr>
                <w:noProof/>
                <w:webHidden/>
              </w:rPr>
              <w:t>3</w:t>
            </w:r>
            <w:r>
              <w:rPr>
                <w:noProof/>
                <w:webHidden/>
              </w:rPr>
              <w:fldChar w:fldCharType="end"/>
            </w:r>
          </w:hyperlink>
        </w:p>
        <w:p w14:paraId="7EBCF907" w14:textId="70A4ED1B" w:rsidR="0044397D" w:rsidRDefault="0044397D">
          <w:pPr>
            <w:pStyle w:val="TOC3"/>
            <w:tabs>
              <w:tab w:val="right" w:leader="dot" w:pos="9350"/>
            </w:tabs>
            <w:rPr>
              <w:rFonts w:eastAsiaTheme="minorEastAsia"/>
              <w:noProof/>
              <w:kern w:val="2"/>
              <w:lang w:val="en-GB" w:eastAsia="en-GB"/>
              <w14:ligatures w14:val="standardContextual"/>
            </w:rPr>
          </w:pPr>
          <w:hyperlink w:anchor="_Toc151508636" w:history="1">
            <w:r w:rsidRPr="00844BA4">
              <w:rPr>
                <w:rStyle w:val="Hyperlink"/>
                <w:noProof/>
              </w:rPr>
              <w:t>Existing Sitting Posture Monitoring Systems</w:t>
            </w:r>
            <w:r>
              <w:rPr>
                <w:noProof/>
                <w:webHidden/>
              </w:rPr>
              <w:tab/>
            </w:r>
            <w:r>
              <w:rPr>
                <w:noProof/>
                <w:webHidden/>
              </w:rPr>
              <w:fldChar w:fldCharType="begin"/>
            </w:r>
            <w:r>
              <w:rPr>
                <w:noProof/>
                <w:webHidden/>
              </w:rPr>
              <w:instrText xml:space="preserve"> PAGEREF _Toc151508636 \h </w:instrText>
            </w:r>
            <w:r>
              <w:rPr>
                <w:noProof/>
                <w:webHidden/>
              </w:rPr>
            </w:r>
            <w:r>
              <w:rPr>
                <w:noProof/>
                <w:webHidden/>
              </w:rPr>
              <w:fldChar w:fldCharType="separate"/>
            </w:r>
            <w:r>
              <w:rPr>
                <w:noProof/>
                <w:webHidden/>
              </w:rPr>
              <w:t>3</w:t>
            </w:r>
            <w:r>
              <w:rPr>
                <w:noProof/>
                <w:webHidden/>
              </w:rPr>
              <w:fldChar w:fldCharType="end"/>
            </w:r>
          </w:hyperlink>
        </w:p>
        <w:p w14:paraId="32AA7217" w14:textId="7ACF0BD6" w:rsidR="0044397D" w:rsidRDefault="0044397D">
          <w:pPr>
            <w:pStyle w:val="TOC3"/>
            <w:tabs>
              <w:tab w:val="right" w:leader="dot" w:pos="9350"/>
            </w:tabs>
            <w:rPr>
              <w:rFonts w:eastAsiaTheme="minorEastAsia"/>
              <w:noProof/>
              <w:kern w:val="2"/>
              <w:lang w:val="en-GB" w:eastAsia="en-GB"/>
              <w14:ligatures w14:val="standardContextual"/>
            </w:rPr>
          </w:pPr>
          <w:hyperlink w:anchor="_Toc151508637" w:history="1">
            <w:r w:rsidRPr="00844BA4">
              <w:rPr>
                <w:rStyle w:val="Hyperlink"/>
                <w:noProof/>
              </w:rPr>
              <w:t>Sensor Technology</w:t>
            </w:r>
            <w:r>
              <w:rPr>
                <w:noProof/>
                <w:webHidden/>
              </w:rPr>
              <w:tab/>
            </w:r>
            <w:r>
              <w:rPr>
                <w:noProof/>
                <w:webHidden/>
              </w:rPr>
              <w:fldChar w:fldCharType="begin"/>
            </w:r>
            <w:r>
              <w:rPr>
                <w:noProof/>
                <w:webHidden/>
              </w:rPr>
              <w:instrText xml:space="preserve"> PAGEREF _Toc151508637 \h </w:instrText>
            </w:r>
            <w:r>
              <w:rPr>
                <w:noProof/>
                <w:webHidden/>
              </w:rPr>
            </w:r>
            <w:r>
              <w:rPr>
                <w:noProof/>
                <w:webHidden/>
              </w:rPr>
              <w:fldChar w:fldCharType="separate"/>
            </w:r>
            <w:r>
              <w:rPr>
                <w:noProof/>
                <w:webHidden/>
              </w:rPr>
              <w:t>3</w:t>
            </w:r>
            <w:r>
              <w:rPr>
                <w:noProof/>
                <w:webHidden/>
              </w:rPr>
              <w:fldChar w:fldCharType="end"/>
            </w:r>
          </w:hyperlink>
        </w:p>
        <w:p w14:paraId="4FE7A02A" w14:textId="289C92F7" w:rsidR="0044397D" w:rsidRDefault="0044397D">
          <w:pPr>
            <w:pStyle w:val="TOC3"/>
            <w:tabs>
              <w:tab w:val="right" w:leader="dot" w:pos="9350"/>
            </w:tabs>
            <w:rPr>
              <w:rFonts w:eastAsiaTheme="minorEastAsia"/>
              <w:noProof/>
              <w:kern w:val="2"/>
              <w:lang w:val="en-GB" w:eastAsia="en-GB"/>
              <w14:ligatures w14:val="standardContextual"/>
            </w:rPr>
          </w:pPr>
          <w:hyperlink w:anchor="_Toc151508638" w:history="1">
            <w:r w:rsidRPr="00844BA4">
              <w:rPr>
                <w:rStyle w:val="Hyperlink"/>
                <w:noProof/>
              </w:rPr>
              <w:t>Smart Wheelchair Systems</w:t>
            </w:r>
            <w:r>
              <w:rPr>
                <w:noProof/>
                <w:webHidden/>
              </w:rPr>
              <w:tab/>
            </w:r>
            <w:r>
              <w:rPr>
                <w:noProof/>
                <w:webHidden/>
              </w:rPr>
              <w:fldChar w:fldCharType="begin"/>
            </w:r>
            <w:r>
              <w:rPr>
                <w:noProof/>
                <w:webHidden/>
              </w:rPr>
              <w:instrText xml:space="preserve"> PAGEREF _Toc151508638 \h </w:instrText>
            </w:r>
            <w:r>
              <w:rPr>
                <w:noProof/>
                <w:webHidden/>
              </w:rPr>
            </w:r>
            <w:r>
              <w:rPr>
                <w:noProof/>
                <w:webHidden/>
              </w:rPr>
              <w:fldChar w:fldCharType="separate"/>
            </w:r>
            <w:r>
              <w:rPr>
                <w:noProof/>
                <w:webHidden/>
              </w:rPr>
              <w:t>4</w:t>
            </w:r>
            <w:r>
              <w:rPr>
                <w:noProof/>
                <w:webHidden/>
              </w:rPr>
              <w:fldChar w:fldCharType="end"/>
            </w:r>
          </w:hyperlink>
        </w:p>
        <w:p w14:paraId="03F853DD" w14:textId="4B1465BB" w:rsidR="0044397D" w:rsidRDefault="0044397D">
          <w:pPr>
            <w:pStyle w:val="TOC3"/>
            <w:tabs>
              <w:tab w:val="right" w:leader="dot" w:pos="9350"/>
            </w:tabs>
            <w:rPr>
              <w:rFonts w:eastAsiaTheme="minorEastAsia"/>
              <w:noProof/>
              <w:kern w:val="2"/>
              <w:lang w:val="en-GB" w:eastAsia="en-GB"/>
              <w14:ligatures w14:val="standardContextual"/>
            </w:rPr>
          </w:pPr>
          <w:hyperlink w:anchor="_Toc151508639" w:history="1">
            <w:r w:rsidRPr="00844BA4">
              <w:rPr>
                <w:rStyle w:val="Hyperlink"/>
                <w:noProof/>
              </w:rPr>
              <w:t>User Feedback System</w:t>
            </w:r>
            <w:r>
              <w:rPr>
                <w:noProof/>
                <w:webHidden/>
              </w:rPr>
              <w:tab/>
            </w:r>
            <w:r>
              <w:rPr>
                <w:noProof/>
                <w:webHidden/>
              </w:rPr>
              <w:fldChar w:fldCharType="begin"/>
            </w:r>
            <w:r>
              <w:rPr>
                <w:noProof/>
                <w:webHidden/>
              </w:rPr>
              <w:instrText xml:space="preserve"> PAGEREF _Toc151508639 \h </w:instrText>
            </w:r>
            <w:r>
              <w:rPr>
                <w:noProof/>
                <w:webHidden/>
              </w:rPr>
            </w:r>
            <w:r>
              <w:rPr>
                <w:noProof/>
                <w:webHidden/>
              </w:rPr>
              <w:fldChar w:fldCharType="separate"/>
            </w:r>
            <w:r>
              <w:rPr>
                <w:noProof/>
                <w:webHidden/>
              </w:rPr>
              <w:t>4</w:t>
            </w:r>
            <w:r>
              <w:rPr>
                <w:noProof/>
                <w:webHidden/>
              </w:rPr>
              <w:fldChar w:fldCharType="end"/>
            </w:r>
          </w:hyperlink>
        </w:p>
        <w:p w14:paraId="68B5E846" w14:textId="64AC64E1" w:rsidR="0044397D" w:rsidRDefault="0044397D">
          <w:pPr>
            <w:pStyle w:val="TOC3"/>
            <w:tabs>
              <w:tab w:val="right" w:leader="dot" w:pos="9350"/>
            </w:tabs>
            <w:rPr>
              <w:rFonts w:eastAsiaTheme="minorEastAsia"/>
              <w:noProof/>
              <w:kern w:val="2"/>
              <w:lang w:val="en-GB" w:eastAsia="en-GB"/>
              <w14:ligatures w14:val="standardContextual"/>
            </w:rPr>
          </w:pPr>
          <w:hyperlink w:anchor="_Toc151508640" w:history="1">
            <w:r w:rsidRPr="00844BA4">
              <w:rPr>
                <w:rStyle w:val="Hyperlink"/>
                <w:noProof/>
              </w:rPr>
              <w:t>Machine Learning Algorithm</w:t>
            </w:r>
            <w:r>
              <w:rPr>
                <w:noProof/>
                <w:webHidden/>
              </w:rPr>
              <w:tab/>
            </w:r>
            <w:r>
              <w:rPr>
                <w:noProof/>
                <w:webHidden/>
              </w:rPr>
              <w:fldChar w:fldCharType="begin"/>
            </w:r>
            <w:r>
              <w:rPr>
                <w:noProof/>
                <w:webHidden/>
              </w:rPr>
              <w:instrText xml:space="preserve"> PAGEREF _Toc151508640 \h </w:instrText>
            </w:r>
            <w:r>
              <w:rPr>
                <w:noProof/>
                <w:webHidden/>
              </w:rPr>
            </w:r>
            <w:r>
              <w:rPr>
                <w:noProof/>
                <w:webHidden/>
              </w:rPr>
              <w:fldChar w:fldCharType="separate"/>
            </w:r>
            <w:r>
              <w:rPr>
                <w:noProof/>
                <w:webHidden/>
              </w:rPr>
              <w:t>4</w:t>
            </w:r>
            <w:r>
              <w:rPr>
                <w:noProof/>
                <w:webHidden/>
              </w:rPr>
              <w:fldChar w:fldCharType="end"/>
            </w:r>
          </w:hyperlink>
        </w:p>
        <w:p w14:paraId="259CBEF7" w14:textId="539F5AF8" w:rsidR="0044397D" w:rsidRDefault="0044397D">
          <w:pPr>
            <w:pStyle w:val="TOC3"/>
            <w:tabs>
              <w:tab w:val="right" w:leader="dot" w:pos="9350"/>
            </w:tabs>
            <w:rPr>
              <w:rFonts w:eastAsiaTheme="minorEastAsia"/>
              <w:noProof/>
              <w:kern w:val="2"/>
              <w:lang w:val="en-GB" w:eastAsia="en-GB"/>
              <w14:ligatures w14:val="standardContextual"/>
            </w:rPr>
          </w:pPr>
          <w:hyperlink w:anchor="_Toc151508641" w:history="1">
            <w:r w:rsidRPr="00844BA4">
              <w:rPr>
                <w:rStyle w:val="Hyperlink"/>
                <w:noProof/>
              </w:rPr>
              <w:t>Machine Learning</w:t>
            </w:r>
            <w:r>
              <w:rPr>
                <w:noProof/>
                <w:webHidden/>
              </w:rPr>
              <w:tab/>
            </w:r>
            <w:r>
              <w:rPr>
                <w:noProof/>
                <w:webHidden/>
              </w:rPr>
              <w:fldChar w:fldCharType="begin"/>
            </w:r>
            <w:r>
              <w:rPr>
                <w:noProof/>
                <w:webHidden/>
              </w:rPr>
              <w:instrText xml:space="preserve"> PAGEREF _Toc151508641 \h </w:instrText>
            </w:r>
            <w:r>
              <w:rPr>
                <w:noProof/>
                <w:webHidden/>
              </w:rPr>
            </w:r>
            <w:r>
              <w:rPr>
                <w:noProof/>
                <w:webHidden/>
              </w:rPr>
              <w:fldChar w:fldCharType="separate"/>
            </w:r>
            <w:r>
              <w:rPr>
                <w:noProof/>
                <w:webHidden/>
              </w:rPr>
              <w:t>4</w:t>
            </w:r>
            <w:r>
              <w:rPr>
                <w:noProof/>
                <w:webHidden/>
              </w:rPr>
              <w:fldChar w:fldCharType="end"/>
            </w:r>
          </w:hyperlink>
        </w:p>
        <w:p w14:paraId="0956D509" w14:textId="5D435926" w:rsidR="0044397D" w:rsidRDefault="0044397D">
          <w:pPr>
            <w:pStyle w:val="TOC3"/>
            <w:tabs>
              <w:tab w:val="right" w:leader="dot" w:pos="9350"/>
            </w:tabs>
            <w:rPr>
              <w:rFonts w:eastAsiaTheme="minorEastAsia"/>
              <w:noProof/>
              <w:kern w:val="2"/>
              <w:lang w:val="en-GB" w:eastAsia="en-GB"/>
              <w14:ligatures w14:val="standardContextual"/>
            </w:rPr>
          </w:pPr>
          <w:hyperlink w:anchor="_Toc151508642" w:history="1">
            <w:r w:rsidRPr="00844BA4">
              <w:rPr>
                <w:rStyle w:val="Hyperlink"/>
                <w:noProof/>
              </w:rPr>
              <w:t>Commercialization</w:t>
            </w:r>
            <w:r>
              <w:rPr>
                <w:noProof/>
                <w:webHidden/>
              </w:rPr>
              <w:tab/>
            </w:r>
            <w:r>
              <w:rPr>
                <w:noProof/>
                <w:webHidden/>
              </w:rPr>
              <w:fldChar w:fldCharType="begin"/>
            </w:r>
            <w:r>
              <w:rPr>
                <w:noProof/>
                <w:webHidden/>
              </w:rPr>
              <w:instrText xml:space="preserve"> PAGEREF _Toc151508642 \h </w:instrText>
            </w:r>
            <w:r>
              <w:rPr>
                <w:noProof/>
                <w:webHidden/>
              </w:rPr>
            </w:r>
            <w:r>
              <w:rPr>
                <w:noProof/>
                <w:webHidden/>
              </w:rPr>
              <w:fldChar w:fldCharType="separate"/>
            </w:r>
            <w:r>
              <w:rPr>
                <w:noProof/>
                <w:webHidden/>
              </w:rPr>
              <w:t>4</w:t>
            </w:r>
            <w:r>
              <w:rPr>
                <w:noProof/>
                <w:webHidden/>
              </w:rPr>
              <w:fldChar w:fldCharType="end"/>
            </w:r>
          </w:hyperlink>
        </w:p>
        <w:p w14:paraId="633782CC" w14:textId="0D5E917E" w:rsidR="0044397D" w:rsidRDefault="0044397D">
          <w:pPr>
            <w:pStyle w:val="TOC3"/>
            <w:tabs>
              <w:tab w:val="right" w:leader="dot" w:pos="9350"/>
            </w:tabs>
            <w:rPr>
              <w:rFonts w:eastAsiaTheme="minorEastAsia"/>
              <w:noProof/>
              <w:kern w:val="2"/>
              <w:lang w:val="en-GB" w:eastAsia="en-GB"/>
              <w14:ligatures w14:val="standardContextual"/>
            </w:rPr>
          </w:pPr>
          <w:hyperlink w:anchor="_Toc151508643" w:history="1">
            <w:r w:rsidRPr="00844BA4">
              <w:rPr>
                <w:rStyle w:val="Hyperlink"/>
                <w:noProof/>
              </w:rPr>
              <w:t>Research Gaps</w:t>
            </w:r>
            <w:r>
              <w:rPr>
                <w:noProof/>
                <w:webHidden/>
              </w:rPr>
              <w:tab/>
            </w:r>
            <w:r>
              <w:rPr>
                <w:noProof/>
                <w:webHidden/>
              </w:rPr>
              <w:fldChar w:fldCharType="begin"/>
            </w:r>
            <w:r>
              <w:rPr>
                <w:noProof/>
                <w:webHidden/>
              </w:rPr>
              <w:instrText xml:space="preserve"> PAGEREF _Toc151508643 \h </w:instrText>
            </w:r>
            <w:r>
              <w:rPr>
                <w:noProof/>
                <w:webHidden/>
              </w:rPr>
            </w:r>
            <w:r>
              <w:rPr>
                <w:noProof/>
                <w:webHidden/>
              </w:rPr>
              <w:fldChar w:fldCharType="separate"/>
            </w:r>
            <w:r>
              <w:rPr>
                <w:noProof/>
                <w:webHidden/>
              </w:rPr>
              <w:t>4</w:t>
            </w:r>
            <w:r>
              <w:rPr>
                <w:noProof/>
                <w:webHidden/>
              </w:rPr>
              <w:fldChar w:fldCharType="end"/>
            </w:r>
          </w:hyperlink>
        </w:p>
        <w:p w14:paraId="63A1C5B7" w14:textId="26A3CFC9" w:rsidR="0044397D" w:rsidRDefault="0044397D">
          <w:pPr>
            <w:pStyle w:val="TOC3"/>
            <w:tabs>
              <w:tab w:val="right" w:leader="dot" w:pos="9350"/>
            </w:tabs>
            <w:rPr>
              <w:rFonts w:eastAsiaTheme="minorEastAsia"/>
              <w:noProof/>
              <w:kern w:val="2"/>
              <w:lang w:val="en-GB" w:eastAsia="en-GB"/>
              <w14:ligatures w14:val="standardContextual"/>
            </w:rPr>
          </w:pPr>
          <w:hyperlink w:anchor="_Toc151508644" w:history="1">
            <w:r w:rsidRPr="00844BA4">
              <w:rPr>
                <w:rStyle w:val="Hyperlink"/>
                <w:noProof/>
              </w:rPr>
              <w:t>Future/Proposed Plans</w:t>
            </w:r>
            <w:r>
              <w:rPr>
                <w:noProof/>
                <w:webHidden/>
              </w:rPr>
              <w:tab/>
            </w:r>
            <w:r>
              <w:rPr>
                <w:noProof/>
                <w:webHidden/>
              </w:rPr>
              <w:fldChar w:fldCharType="begin"/>
            </w:r>
            <w:r>
              <w:rPr>
                <w:noProof/>
                <w:webHidden/>
              </w:rPr>
              <w:instrText xml:space="preserve"> PAGEREF _Toc151508644 \h </w:instrText>
            </w:r>
            <w:r>
              <w:rPr>
                <w:noProof/>
                <w:webHidden/>
              </w:rPr>
            </w:r>
            <w:r>
              <w:rPr>
                <w:noProof/>
                <w:webHidden/>
              </w:rPr>
              <w:fldChar w:fldCharType="separate"/>
            </w:r>
            <w:r>
              <w:rPr>
                <w:noProof/>
                <w:webHidden/>
              </w:rPr>
              <w:t>4</w:t>
            </w:r>
            <w:r>
              <w:rPr>
                <w:noProof/>
                <w:webHidden/>
              </w:rPr>
              <w:fldChar w:fldCharType="end"/>
            </w:r>
          </w:hyperlink>
        </w:p>
        <w:p w14:paraId="502AF61D" w14:textId="0CCEF2A6" w:rsidR="0044397D" w:rsidRDefault="0044397D">
          <w:pPr>
            <w:pStyle w:val="TOC3"/>
            <w:tabs>
              <w:tab w:val="right" w:leader="dot" w:pos="9350"/>
            </w:tabs>
            <w:rPr>
              <w:rFonts w:eastAsiaTheme="minorEastAsia"/>
              <w:noProof/>
              <w:kern w:val="2"/>
              <w:lang w:val="en-GB" w:eastAsia="en-GB"/>
              <w14:ligatures w14:val="standardContextual"/>
            </w:rPr>
          </w:pPr>
          <w:hyperlink w:anchor="_Toc151508645" w:history="1">
            <w:r w:rsidRPr="00844BA4">
              <w:rPr>
                <w:rStyle w:val="Hyperlink"/>
                <w:noProof/>
              </w:rPr>
              <w:t>Conclusions</w:t>
            </w:r>
            <w:r>
              <w:rPr>
                <w:noProof/>
                <w:webHidden/>
              </w:rPr>
              <w:tab/>
            </w:r>
            <w:r>
              <w:rPr>
                <w:noProof/>
                <w:webHidden/>
              </w:rPr>
              <w:fldChar w:fldCharType="begin"/>
            </w:r>
            <w:r>
              <w:rPr>
                <w:noProof/>
                <w:webHidden/>
              </w:rPr>
              <w:instrText xml:space="preserve"> PAGEREF _Toc151508645 \h </w:instrText>
            </w:r>
            <w:r>
              <w:rPr>
                <w:noProof/>
                <w:webHidden/>
              </w:rPr>
            </w:r>
            <w:r>
              <w:rPr>
                <w:noProof/>
                <w:webHidden/>
              </w:rPr>
              <w:fldChar w:fldCharType="separate"/>
            </w:r>
            <w:r>
              <w:rPr>
                <w:noProof/>
                <w:webHidden/>
              </w:rPr>
              <w:t>4</w:t>
            </w:r>
            <w:r>
              <w:rPr>
                <w:noProof/>
                <w:webHidden/>
              </w:rPr>
              <w:fldChar w:fldCharType="end"/>
            </w:r>
          </w:hyperlink>
        </w:p>
        <w:p w14:paraId="1B30A14F" w14:textId="737B1449" w:rsidR="0044397D" w:rsidRDefault="0044397D">
          <w:pPr>
            <w:pStyle w:val="TOC2"/>
            <w:tabs>
              <w:tab w:val="right" w:leader="dot" w:pos="9350"/>
            </w:tabs>
            <w:rPr>
              <w:rFonts w:eastAsiaTheme="minorEastAsia"/>
              <w:noProof/>
              <w:kern w:val="2"/>
              <w:lang w:val="en-GB" w:eastAsia="en-GB"/>
              <w14:ligatures w14:val="standardContextual"/>
            </w:rPr>
          </w:pPr>
          <w:hyperlink w:anchor="_Toc151508646" w:history="1">
            <w:r w:rsidRPr="00844BA4">
              <w:rPr>
                <w:rStyle w:val="Hyperlink"/>
                <w:noProof/>
              </w:rPr>
              <w:t>References</w:t>
            </w:r>
            <w:r>
              <w:rPr>
                <w:noProof/>
                <w:webHidden/>
              </w:rPr>
              <w:tab/>
            </w:r>
            <w:r>
              <w:rPr>
                <w:noProof/>
                <w:webHidden/>
              </w:rPr>
              <w:fldChar w:fldCharType="begin"/>
            </w:r>
            <w:r>
              <w:rPr>
                <w:noProof/>
                <w:webHidden/>
              </w:rPr>
              <w:instrText xml:space="preserve"> PAGEREF _Toc151508646 \h </w:instrText>
            </w:r>
            <w:r>
              <w:rPr>
                <w:noProof/>
                <w:webHidden/>
              </w:rPr>
            </w:r>
            <w:r>
              <w:rPr>
                <w:noProof/>
                <w:webHidden/>
              </w:rPr>
              <w:fldChar w:fldCharType="separate"/>
            </w:r>
            <w:r>
              <w:rPr>
                <w:noProof/>
                <w:webHidden/>
              </w:rPr>
              <w:t>4</w:t>
            </w:r>
            <w:r>
              <w:rPr>
                <w:noProof/>
                <w:webHidden/>
              </w:rPr>
              <w:fldChar w:fldCharType="end"/>
            </w:r>
          </w:hyperlink>
        </w:p>
        <w:p w14:paraId="0D675C6E" w14:textId="33A92752" w:rsidR="0044397D" w:rsidRDefault="0044397D">
          <w:r>
            <w:rPr>
              <w:b/>
              <w:bCs/>
              <w:noProof/>
            </w:rPr>
            <w:fldChar w:fldCharType="end"/>
          </w:r>
        </w:p>
      </w:sdtContent>
    </w:sdt>
    <w:p w14:paraId="3CF9046A" w14:textId="77777777" w:rsidR="009862E7" w:rsidRDefault="009862E7" w:rsidP="00FA620F"/>
    <w:p w14:paraId="7717E0FC" w14:textId="77777777" w:rsidR="0044397D" w:rsidRDefault="0044397D" w:rsidP="00FA620F"/>
    <w:p w14:paraId="45300B27" w14:textId="77777777" w:rsidR="0044397D" w:rsidRDefault="0044397D" w:rsidP="00FA620F"/>
    <w:p w14:paraId="388C29C0" w14:textId="77777777" w:rsidR="0044397D" w:rsidRDefault="0044397D" w:rsidP="00FA620F"/>
    <w:p w14:paraId="68B329CB" w14:textId="77777777" w:rsidR="0044397D" w:rsidRDefault="0044397D" w:rsidP="00FA620F"/>
    <w:p w14:paraId="4E17142A" w14:textId="77777777" w:rsidR="0044397D" w:rsidRDefault="0044397D" w:rsidP="00FA620F"/>
    <w:p w14:paraId="7E5874E2" w14:textId="77777777" w:rsidR="0044397D" w:rsidRDefault="0044397D" w:rsidP="00FA620F"/>
    <w:p w14:paraId="40E1A2A4" w14:textId="77777777" w:rsidR="0044397D" w:rsidRDefault="0044397D" w:rsidP="00FA620F"/>
    <w:p w14:paraId="4B68B644" w14:textId="77777777" w:rsidR="0044397D" w:rsidRDefault="0044397D" w:rsidP="00FA620F"/>
    <w:p w14:paraId="0FAD86C7" w14:textId="77777777" w:rsidR="0044397D" w:rsidRDefault="0044397D" w:rsidP="00FA620F"/>
    <w:p w14:paraId="1E6FC9D0" w14:textId="77777777" w:rsidR="0044397D" w:rsidRDefault="0044397D" w:rsidP="00FA620F"/>
    <w:p w14:paraId="2B8C4449" w14:textId="77777777" w:rsidR="0044397D" w:rsidRDefault="0044397D" w:rsidP="00FA620F"/>
    <w:p w14:paraId="77F74B32" w14:textId="77777777" w:rsidR="0044397D" w:rsidRDefault="0044397D" w:rsidP="00FA620F"/>
    <w:p w14:paraId="56B31E57" w14:textId="77777777" w:rsidR="0044397D" w:rsidRDefault="0044397D" w:rsidP="00FA620F"/>
    <w:p w14:paraId="5BA65FD7" w14:textId="3C9B472A" w:rsidR="00A8729F" w:rsidRDefault="00A8729F" w:rsidP="00A8729F">
      <w:pPr>
        <w:pStyle w:val="Heading2"/>
      </w:pPr>
      <w:bookmarkStart w:id="0" w:name="_Toc151508634"/>
      <w:r>
        <w:lastRenderedPageBreak/>
        <w:t>Introduction</w:t>
      </w:r>
      <w:bookmarkEnd w:id="0"/>
    </w:p>
    <w:p w14:paraId="74BB26AD" w14:textId="074D6BE1" w:rsidR="002C33FB" w:rsidRDefault="00375D65">
      <w:r w:rsidRPr="00375D65">
        <w:t>According to</w:t>
      </w:r>
      <w:r w:rsidR="00185272">
        <w:t xml:space="preserve"> </w:t>
      </w:r>
      <w:r w:rsidR="00E01703">
        <w:fldChar w:fldCharType="begin"/>
      </w:r>
      <w:r w:rsidR="00E01703">
        <w:instrText xml:space="preserve"> ADDIN ZOTERO_ITEM CSL_CITATION {"citationID":"NpL5DnIT","properties":{"formattedCitation":"(Gill et al., 2023)","plainCitation":"(Gill et al., 2023)","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E01703">
        <w:fldChar w:fldCharType="separate"/>
      </w:r>
      <w:r w:rsidR="00E01703" w:rsidRPr="00E01703">
        <w:rPr>
          <w:rFonts w:ascii="Calibri" w:hAnsi="Calibri" w:cs="Calibri"/>
        </w:rPr>
        <w:t>(Gill et al., 2023)</w:t>
      </w:r>
      <w:r w:rsidR="00E01703">
        <w:fldChar w:fldCharType="end"/>
      </w:r>
      <w:r w:rsidR="00E01703">
        <w:t xml:space="preserve"> </w:t>
      </w:r>
      <w:r w:rsidR="00185272">
        <w:t>in 2020</w:t>
      </w:r>
      <w:r w:rsidR="004B61FC">
        <w:t xml:space="preserve"> alone</w:t>
      </w:r>
      <w:r w:rsidRPr="00375D65">
        <w:t>,</w:t>
      </w:r>
      <w:r w:rsidR="00A640F9">
        <w:t xml:space="preserve"> </w:t>
      </w:r>
      <w:r w:rsidRPr="00375D65">
        <w:t>musculoskeletal disorders (MSDs)</w:t>
      </w:r>
      <w:r w:rsidR="004B61FC">
        <w:t xml:space="preserve"> had been</w:t>
      </w:r>
      <w:r w:rsidR="00185272">
        <w:t xml:space="preserve"> ranked 2</w:t>
      </w:r>
      <w:r w:rsidR="00185272" w:rsidRPr="00185272">
        <w:rPr>
          <w:vertAlign w:val="superscript"/>
        </w:rPr>
        <w:t>nd</w:t>
      </w:r>
      <w:r w:rsidR="00185272">
        <w:t xml:space="preserve"> </w:t>
      </w:r>
      <w:r w:rsidR="003C7F1F">
        <w:t>as the leading</w:t>
      </w:r>
      <w:r w:rsidR="00FC24D9">
        <w:t xml:space="preserve"> non-fatal disability </w:t>
      </w:r>
      <w:r w:rsidR="004B61FC">
        <w:t>which</w:t>
      </w:r>
      <w:r w:rsidR="00FC24D9">
        <w:t xml:space="preserve"> </w:t>
      </w:r>
      <w:r w:rsidR="00E720E6">
        <w:t xml:space="preserve">has </w:t>
      </w:r>
      <w:r w:rsidR="00DE64D9">
        <w:t xml:space="preserve">been </w:t>
      </w:r>
      <w:r w:rsidR="00E720E6">
        <w:t>affecting more than a billion people worldwide.</w:t>
      </w:r>
      <w:r w:rsidR="00EC6A73">
        <w:t xml:space="preserve"> In Finland, MSD </w:t>
      </w:r>
      <w:r w:rsidR="00704E44">
        <w:t>ha</w:t>
      </w:r>
      <w:r w:rsidR="004B61FC">
        <w:t>d</w:t>
      </w:r>
      <w:r w:rsidR="00704E44">
        <w:t xml:space="preserve"> taken the spotlight as being the</w:t>
      </w:r>
      <w:r w:rsidR="00EC6A73">
        <w:t xml:space="preserve"> leading</w:t>
      </w:r>
      <w:r w:rsidR="00864B31">
        <w:t xml:space="preserve"> cause of </w:t>
      </w:r>
      <w:r w:rsidR="00B75633">
        <w:t xml:space="preserve">temporal </w:t>
      </w:r>
      <w:r w:rsidR="00864B31">
        <w:t xml:space="preserve">disability </w:t>
      </w:r>
      <w:r w:rsidR="00721FEE">
        <w:t>within the nation</w:t>
      </w:r>
      <w:r w:rsidR="00DE64D9">
        <w:t>,</w:t>
      </w:r>
      <w:r w:rsidR="00721FEE">
        <w:t xml:space="preserve"> </w:t>
      </w:r>
      <w:r w:rsidR="00DE64D9">
        <w:t xml:space="preserve">through </w:t>
      </w:r>
      <w:r w:rsidR="00B75633">
        <w:t>which</w:t>
      </w:r>
      <w:r w:rsidR="00DE64D9">
        <w:t xml:space="preserve"> </w:t>
      </w:r>
      <w:r w:rsidR="00721FEE">
        <w:t>a lot of resources</w:t>
      </w:r>
      <w:r w:rsidR="00DE64D9">
        <w:t xml:space="preserve"> allocate</w:t>
      </w:r>
      <w:r w:rsidR="004D007F">
        <w:t xml:space="preserve">d </w:t>
      </w:r>
      <w:r w:rsidR="00DE64D9">
        <w:t>towards</w:t>
      </w:r>
      <w:r w:rsidR="00721FEE">
        <w:t xml:space="preserve"> the</w:t>
      </w:r>
      <w:r w:rsidR="000819B7">
        <w:t xml:space="preserve"> health services</w:t>
      </w:r>
      <w:r w:rsidR="00DC34A2">
        <w:t xml:space="preserve"> </w:t>
      </w:r>
      <w:r w:rsidR="00DC34A2">
        <w:fldChar w:fldCharType="begin"/>
      </w:r>
      <w:r w:rsidR="004E31CF">
        <w:instrText xml:space="preserve"> ADDIN ZOTERO_ITEM CSL_CITATION {"citationID":"V9V7CheP","properties":{"formattedCitation":"(Martimo, 2010)","plainCitation":"(Martimo, 2010)","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DC34A2">
        <w:fldChar w:fldCharType="separate"/>
      </w:r>
      <w:r w:rsidR="004E31CF" w:rsidRPr="004E31CF">
        <w:rPr>
          <w:rFonts w:ascii="Calibri" w:hAnsi="Calibri" w:cs="Calibri"/>
        </w:rPr>
        <w:t>(Martimo, 2010)</w:t>
      </w:r>
      <w:r w:rsidR="00DC34A2">
        <w:fldChar w:fldCharType="end"/>
      </w:r>
      <w:r w:rsidR="00B75633">
        <w:t xml:space="preserve">. </w:t>
      </w:r>
      <w:r w:rsidR="005C3979" w:rsidRPr="005C3979">
        <w:t xml:space="preserve">It </w:t>
      </w:r>
      <w:r w:rsidR="005C3979">
        <w:t>might be</w:t>
      </w:r>
      <w:r w:rsidR="00E13D34">
        <w:t xml:space="preserve"> </w:t>
      </w:r>
      <w:r w:rsidR="00D33173" w:rsidRPr="00D33173">
        <w:t>misconceived</w:t>
      </w:r>
      <w:r w:rsidR="00D33173">
        <w:t xml:space="preserve"> </w:t>
      </w:r>
      <w:r w:rsidR="005C3979" w:rsidRPr="005C3979">
        <w:t>that only the elderly are the only ones that suffer from this condition</w:t>
      </w:r>
      <w:r w:rsidR="00FF5C1A">
        <w:t>.</w:t>
      </w:r>
      <w:r w:rsidR="004F00F5">
        <w:t xml:space="preserve"> </w:t>
      </w:r>
      <w:r w:rsidR="004F00F5" w:rsidRPr="004F00F5">
        <w:t xml:space="preserve">However, a report by </w:t>
      </w:r>
      <w:r w:rsidR="00C6444E">
        <w:fldChar w:fldCharType="begin"/>
      </w:r>
      <w:r w:rsidR="00C6444E">
        <w:instrText xml:space="preserve"> ADDIN ZOTERO_ITEM CSL_CITATION {"citationID":"k5pRSweT","properties":{"formattedCitation":"(European Agency for Safety and Health at Work., 2021)","plainCitation":"(European Agency for Safety and Health at Work., 2021)","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C6444E">
        <w:fldChar w:fldCharType="separate"/>
      </w:r>
      <w:r w:rsidR="00C6444E" w:rsidRPr="00E22AC5">
        <w:rPr>
          <w:rFonts w:ascii="Calibri" w:hAnsi="Calibri" w:cs="Calibri"/>
        </w:rPr>
        <w:t>(European Agency for Safety and Health at Work., 2021)</w:t>
      </w:r>
      <w:r w:rsidR="00C6444E">
        <w:fldChar w:fldCharType="end"/>
      </w:r>
      <w:r w:rsidR="004F00F5" w:rsidRPr="004F00F5">
        <w:t xml:space="preserve"> has concluded that quite </w:t>
      </w:r>
      <w:r w:rsidR="003A14E2" w:rsidRPr="004F00F5">
        <w:t xml:space="preserve">a </w:t>
      </w:r>
      <w:r w:rsidR="00C6444E">
        <w:t xml:space="preserve">number of </w:t>
      </w:r>
      <w:r w:rsidR="004F00F5" w:rsidRPr="004F00F5">
        <w:t>individuals across different age groups are currently suffering from it</w:t>
      </w:r>
      <w:r w:rsidR="004A6B9B">
        <w:t xml:space="preserve">. </w:t>
      </w:r>
      <w:r w:rsidR="00C6444E">
        <w:t xml:space="preserve">It was </w:t>
      </w:r>
      <w:r w:rsidR="004F00F5" w:rsidRPr="004F00F5">
        <w:t>reported that</w:t>
      </w:r>
      <w:r w:rsidR="00C6444E">
        <w:t xml:space="preserve"> </w:t>
      </w:r>
      <w:r w:rsidR="004F00F5" w:rsidRPr="004F00F5">
        <w:t>MSDs can often originate during</w:t>
      </w:r>
      <w:r w:rsidR="00E22AC5">
        <w:t xml:space="preserve"> the</w:t>
      </w:r>
      <w:r w:rsidR="004F00F5" w:rsidRPr="004F00F5">
        <w:t xml:space="preserve"> childhood </w:t>
      </w:r>
      <w:r w:rsidR="00E22AC5">
        <w:t xml:space="preserve">stage mainly </w:t>
      </w:r>
      <w:r w:rsidR="004F00F5" w:rsidRPr="004F00F5">
        <w:t xml:space="preserve">due to </w:t>
      </w:r>
      <w:r w:rsidR="008C5E97">
        <w:t xml:space="preserve">adoption of </w:t>
      </w:r>
      <w:r w:rsidR="004F00F5" w:rsidRPr="004F00F5">
        <w:t>abnormal postures</w:t>
      </w:r>
      <w:r w:rsidR="004C54BA">
        <w:t xml:space="preserve"> and low </w:t>
      </w:r>
      <w:r w:rsidR="00CE679D">
        <w:t>physical activities</w:t>
      </w:r>
      <w:r w:rsidR="004F00F5" w:rsidRPr="004F00F5">
        <w:t xml:space="preserve">, which </w:t>
      </w:r>
      <w:r w:rsidR="004C54BA">
        <w:t xml:space="preserve">subsequently </w:t>
      </w:r>
      <w:r w:rsidR="004F00F5" w:rsidRPr="004F00F5">
        <w:t xml:space="preserve">lead to </w:t>
      </w:r>
      <w:r w:rsidR="004C54BA">
        <w:t xml:space="preserve">long-term </w:t>
      </w:r>
      <w:r w:rsidR="004F00F5" w:rsidRPr="004F00F5">
        <w:t xml:space="preserve">chronic pain, discomfort, and physical limitations. Traditional examination and treatment procedures most often consist of regular clinical </w:t>
      </w:r>
      <w:r w:rsidR="00A17518" w:rsidRPr="004F00F5">
        <w:t>visits and</w:t>
      </w:r>
      <w:r w:rsidR="004F00F5" w:rsidRPr="004F00F5">
        <w:t xml:space="preserve"> </w:t>
      </w:r>
      <w:r w:rsidR="003A14E2" w:rsidRPr="004F00F5">
        <w:t>are</w:t>
      </w:r>
      <w:r w:rsidR="004F00F5" w:rsidRPr="004F00F5">
        <w:t xml:space="preserve"> currently viewed </w:t>
      </w:r>
      <w:r w:rsidR="003A14E2" w:rsidRPr="004F00F5">
        <w:t>as</w:t>
      </w:r>
      <w:r w:rsidR="004F00F5" w:rsidRPr="004F00F5">
        <w:t xml:space="preserve"> being inconvenient and costly. According to</w:t>
      </w:r>
      <w:r w:rsidR="009412B7">
        <w:t xml:space="preserve"> </w:t>
      </w:r>
      <w:r w:rsidR="009412B7">
        <w:fldChar w:fldCharType="begin"/>
      </w:r>
      <w:r w:rsidR="009412B7">
        <w:instrText xml:space="preserve"> ADDIN ZOTERO_ITEM CSL_CITATION {"citationID":"4ZzFV2uc","properties":{"formattedCitation":"(Bevan, 2015)","plainCitation":"(Bevan, 2015)","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9412B7">
        <w:fldChar w:fldCharType="separate"/>
      </w:r>
      <w:r w:rsidR="009412B7" w:rsidRPr="009412B7">
        <w:rPr>
          <w:rFonts w:ascii="Calibri" w:hAnsi="Calibri" w:cs="Calibri"/>
        </w:rPr>
        <w:t>(Bevan, 2015)</w:t>
      </w:r>
      <w:r w:rsidR="009412B7">
        <w:fldChar w:fldCharType="end"/>
      </w:r>
      <w:r w:rsidR="004F00F5" w:rsidRPr="004F00F5">
        <w:t xml:space="preserve">, MSDs </w:t>
      </w:r>
      <w:r w:rsidR="00A17518" w:rsidRPr="004F00F5">
        <w:t>have</w:t>
      </w:r>
      <w:r w:rsidR="004F00F5" w:rsidRPr="004F00F5">
        <w:t xml:space="preserve"> </w:t>
      </w:r>
      <w:r w:rsidR="008C5E97">
        <w:t xml:space="preserve">said to have </w:t>
      </w:r>
      <w:r w:rsidR="004F00F5" w:rsidRPr="004F00F5">
        <w:t>cost the EU over 2% of its gross domestic product (GDP)</w:t>
      </w:r>
      <w:r w:rsidR="008C5E97">
        <w:t>,</w:t>
      </w:r>
      <w:r w:rsidR="004F00F5" w:rsidRPr="004F00F5">
        <w:t xml:space="preserve"> which is estimated to be over €240bn each year. There is no doubt that this is a steadily growing concern that needs to be properly addressed.</w:t>
      </w:r>
    </w:p>
    <w:p w14:paraId="688B540F" w14:textId="405E332F" w:rsidR="002C33FB" w:rsidRDefault="00FD652A">
      <w:r>
        <w:t>Currently</w:t>
      </w:r>
      <w:r w:rsidR="004D7600">
        <w:t xml:space="preserve">, </w:t>
      </w:r>
      <w:proofErr w:type="gramStart"/>
      <w:r w:rsidR="004D7600">
        <w:t>a majority of</w:t>
      </w:r>
      <w:proofErr w:type="gramEnd"/>
      <w:r w:rsidR="004D7600">
        <w:t xml:space="preserve"> office work</w:t>
      </w:r>
      <w:r w:rsidR="00517F36">
        <w:t xml:space="preserve"> </w:t>
      </w:r>
      <w:r>
        <w:t>requires</w:t>
      </w:r>
      <w:r w:rsidR="00517F36">
        <w:t xml:space="preserve"> one to be in a </w:t>
      </w:r>
      <w:r w:rsidR="00E42FDD">
        <w:t>seated</w:t>
      </w:r>
      <w:r w:rsidR="00517F36">
        <w:t xml:space="preserve"> position for an extended period of time</w:t>
      </w:r>
      <w:r w:rsidR="00E42FDD">
        <w:t xml:space="preserve">, which is said to have adverse effects to one’s health. </w:t>
      </w:r>
      <w:r w:rsidR="004D7600">
        <w:t xml:space="preserve"> </w:t>
      </w:r>
      <w:r w:rsidR="002C33FB">
        <w:t>According to</w:t>
      </w:r>
      <w:r w:rsidR="00A40998">
        <w:t xml:space="preserve"> </w:t>
      </w:r>
      <w:r w:rsidR="00A40998">
        <w:fldChar w:fldCharType="begin"/>
      </w:r>
      <w:r w:rsidR="00A40998">
        <w:instrText xml:space="preserve"> ADDIN ZOTERO_ITEM CSL_CITATION {"citationID":"aXAGHxgn","properties":{"formattedCitation":"(Arora and Khatri, 2022)","plainCitation":"(Arora and Khatri, 2022)","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A40998">
        <w:fldChar w:fldCharType="separate"/>
      </w:r>
      <w:r w:rsidR="00A40998" w:rsidRPr="00A40998">
        <w:rPr>
          <w:rFonts w:ascii="Calibri" w:hAnsi="Calibri" w:cs="Calibri"/>
        </w:rPr>
        <w:t>(Arora and Khatri, 2022)</w:t>
      </w:r>
      <w:r w:rsidR="00A40998">
        <w:fldChar w:fldCharType="end"/>
      </w:r>
      <w:r w:rsidR="00281061">
        <w:t xml:space="preserve"> and </w:t>
      </w:r>
      <w:r w:rsidR="00281061">
        <w:fldChar w:fldCharType="begin"/>
      </w:r>
      <w:r w:rsidR="00BB08F7">
        <w:instrText xml:space="preserve"> ADDIN ZOTERO_ITEM CSL_CITATION {"citationID":"7lMdQKZ5","properties":{"formattedCitation":"(Putsa et al., 2022)","plainCitation":"(Putsa et al., 2022)","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281061">
        <w:fldChar w:fldCharType="separate"/>
      </w:r>
      <w:r w:rsidR="00BB08F7" w:rsidRPr="00BB08F7">
        <w:rPr>
          <w:rFonts w:ascii="Calibri" w:hAnsi="Calibri" w:cs="Calibri"/>
        </w:rPr>
        <w:t>(</w:t>
      </w:r>
      <w:proofErr w:type="spellStart"/>
      <w:r w:rsidR="00BB08F7" w:rsidRPr="00BB08F7">
        <w:rPr>
          <w:rFonts w:ascii="Calibri" w:hAnsi="Calibri" w:cs="Calibri"/>
        </w:rPr>
        <w:t>Putsa</w:t>
      </w:r>
      <w:proofErr w:type="spellEnd"/>
      <w:r w:rsidR="00BB08F7" w:rsidRPr="00BB08F7">
        <w:rPr>
          <w:rFonts w:ascii="Calibri" w:hAnsi="Calibri" w:cs="Calibri"/>
        </w:rPr>
        <w:t xml:space="preserve"> et al., 2022)</w:t>
      </w:r>
      <w:r w:rsidR="00281061">
        <w:fldChar w:fldCharType="end"/>
      </w:r>
      <w:r w:rsidR="002C33FB">
        <w:t xml:space="preserve">, prolong sitting is one of the leading causes of </w:t>
      </w:r>
      <w:r w:rsidR="008F655E">
        <w:t>. It is therefore recommended that the u</w:t>
      </w:r>
      <w:r w:rsidR="00281061">
        <w:t>s</w:t>
      </w:r>
      <w:r w:rsidR="008F655E">
        <w:t xml:space="preserve">ers should </w:t>
      </w:r>
      <w:r w:rsidR="00281061">
        <w:t>go for small walk breaks</w:t>
      </w:r>
      <w:r w:rsidR="008F655E">
        <w:t xml:space="preserve"> after </w:t>
      </w:r>
      <w:r w:rsidR="00281061">
        <w:t xml:space="preserve">every </w:t>
      </w:r>
      <w:r w:rsidR="008F655E">
        <w:t xml:space="preserve">few hours. </w:t>
      </w:r>
    </w:p>
    <w:p w14:paraId="1491542A" w14:textId="2E3BBC3A" w:rsidR="00146316" w:rsidRDefault="0006523E" w:rsidP="004018C2">
      <w:r w:rsidRPr="0006523E">
        <w:t>Furthermore, with the rapid advancement in data sensor technology and Artificial Intelligence</w:t>
      </w:r>
      <w:r w:rsidR="00175856">
        <w:t xml:space="preserve"> in this present age</w:t>
      </w:r>
      <w:r w:rsidR="00AC437C">
        <w:t>,</w:t>
      </w:r>
      <w:r w:rsidRPr="0006523E">
        <w:t xml:space="preserve"> there should be new and </w:t>
      </w:r>
      <w:r w:rsidR="00175856">
        <w:t>commercialized</w:t>
      </w:r>
      <w:r w:rsidRPr="0006523E">
        <w:t xml:space="preserve"> solutions</w:t>
      </w:r>
      <w:r w:rsidR="00175856">
        <w:t xml:space="preserve"> </w:t>
      </w:r>
      <w:r w:rsidR="0054446B">
        <w:t xml:space="preserve">out there </w:t>
      </w:r>
      <w:r w:rsidR="00175856">
        <w:t>in the market</w:t>
      </w:r>
      <w:r w:rsidRPr="0006523E">
        <w:t xml:space="preserve"> for continuous posture and health monitoring</w:t>
      </w:r>
      <w:r w:rsidR="00A15F63">
        <w:t xml:space="preserve">. </w:t>
      </w:r>
      <w:r w:rsidR="007F4193">
        <w:t>There is no doubt that thes</w:t>
      </w:r>
      <w:r w:rsidR="0054446B">
        <w:t>e types of systems</w:t>
      </w:r>
      <w:r w:rsidR="007F4193">
        <w:t xml:space="preserve"> have the potentia</w:t>
      </w:r>
      <w:r w:rsidR="00B436D0">
        <w:t xml:space="preserve">l </w:t>
      </w:r>
      <w:r w:rsidR="00146316">
        <w:t>of contributing</w:t>
      </w:r>
      <w:r w:rsidR="00A15F63">
        <w:t xml:space="preserve"> towards the idea of </w:t>
      </w:r>
      <w:r w:rsidRPr="0006523E">
        <w:t xml:space="preserve">personalized </w:t>
      </w:r>
      <w:r w:rsidR="00D1646A">
        <w:t>healthcare</w:t>
      </w:r>
      <w:r w:rsidRPr="0006523E">
        <w:t xml:space="preserve"> and improv</w:t>
      </w:r>
      <w:r w:rsidR="00D1646A">
        <w:t>ing the</w:t>
      </w:r>
      <w:r w:rsidRPr="0006523E">
        <w:t xml:space="preserve"> quality of </w:t>
      </w:r>
      <w:r w:rsidR="00635587" w:rsidRPr="0006523E">
        <w:t>life,</w:t>
      </w:r>
      <w:r w:rsidRPr="0006523E">
        <w:t xml:space="preserve"> </w:t>
      </w:r>
      <w:r w:rsidR="00146316">
        <w:t>especially for</w:t>
      </w:r>
      <w:r w:rsidRPr="0006523E">
        <w:t xml:space="preserve"> individuals</w:t>
      </w:r>
      <w:r w:rsidR="00146316">
        <w:t xml:space="preserve"> that are suffering from MSDs. </w:t>
      </w:r>
    </w:p>
    <w:p w14:paraId="2303A5F5" w14:textId="4A8AAAD5" w:rsidR="00A17518" w:rsidRDefault="00AF4D3E" w:rsidP="004018C2">
      <w:r>
        <w:t>With th</w:t>
      </w:r>
      <w:r w:rsidR="00146316">
        <w:t>at</w:t>
      </w:r>
      <w:r>
        <w:t xml:space="preserve"> in mind</w:t>
      </w:r>
      <w:r w:rsidR="00D1646A">
        <w:t>,</w:t>
      </w:r>
      <w:r>
        <w:t xml:space="preserve"> </w:t>
      </w:r>
      <w:r w:rsidR="00D6656A">
        <w:t>various</w:t>
      </w:r>
      <w:r w:rsidR="00542024">
        <w:t xml:space="preserve"> research</w:t>
      </w:r>
      <w:r w:rsidR="00AC437C">
        <w:t xml:space="preserve"> studies </w:t>
      </w:r>
      <w:r w:rsidR="0024701E">
        <w:t xml:space="preserve">have </w:t>
      </w:r>
      <w:r w:rsidR="00C663D7">
        <w:t>investigated</w:t>
      </w:r>
      <w:r w:rsidR="009F1132">
        <w:t xml:space="preserve"> on</w:t>
      </w:r>
      <w:r w:rsidR="0024701E">
        <w:t xml:space="preserve"> </w:t>
      </w:r>
      <w:r w:rsidR="00A20919">
        <w:t>t</w:t>
      </w:r>
      <w:r w:rsidR="0024701E">
        <w:t xml:space="preserve">he development of </w:t>
      </w:r>
      <w:r w:rsidR="00E423E2">
        <w:t xml:space="preserve">posture monitoring systems which </w:t>
      </w:r>
      <w:r w:rsidR="009626DF">
        <w:t>are aimed</w:t>
      </w:r>
      <w:r w:rsidR="00E423E2">
        <w:t xml:space="preserve"> at </w:t>
      </w:r>
      <w:r w:rsidR="00982872">
        <w:t xml:space="preserve">detecting bad sitting postures </w:t>
      </w:r>
      <w:r w:rsidR="00C663D7">
        <w:t>to</w:t>
      </w:r>
      <w:r w:rsidR="00982872">
        <w:t xml:space="preserve"> help the end user in maintaining </w:t>
      </w:r>
      <w:r w:rsidR="006A4707">
        <w:t>the right sitting posture</w:t>
      </w:r>
      <w:r w:rsidR="009626DF">
        <w:t xml:space="preserve"> at every given time</w:t>
      </w:r>
      <w:r w:rsidR="006A4707">
        <w:t xml:space="preserve">. </w:t>
      </w:r>
      <w:r w:rsidR="00C663D7">
        <w:t>These types of systems are name</w:t>
      </w:r>
      <w:r w:rsidR="001C213D">
        <w:t>d</w:t>
      </w:r>
      <w:r w:rsidR="00C663D7">
        <w:t xml:space="preserve"> as </w:t>
      </w:r>
      <w:r w:rsidR="00481151">
        <w:t>“</w:t>
      </w:r>
      <w:r w:rsidR="00C663D7">
        <w:t>smart sensing chairs</w:t>
      </w:r>
      <w:r w:rsidR="00481151">
        <w:t xml:space="preserve">” which </w:t>
      </w:r>
      <w:r w:rsidR="003225FD">
        <w:t>goes all the way back to</w:t>
      </w:r>
      <w:r w:rsidR="00570164">
        <w:t xml:space="preserve"> a</w:t>
      </w:r>
      <w:r w:rsidR="00DC253F">
        <w:t xml:space="preserve"> research</w:t>
      </w:r>
      <w:r w:rsidR="00E03E8C">
        <w:t xml:space="preserve"> study done </w:t>
      </w:r>
      <w:r w:rsidR="00570164">
        <w:t xml:space="preserve">by </w:t>
      </w:r>
      <w:r w:rsidR="00DC253F">
        <w:fldChar w:fldCharType="begin"/>
      </w:r>
      <w:r w:rsidR="00DC253F">
        <w:instrText xml:space="preserve"> ADDIN ZOTERO_ITEM CSL_CITATION {"citationID":"XAFIx1ka","properties":{"formattedCitation":"(Tan et al., 2001)","plainCitation":"(Tan et al., 200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C253F">
        <w:fldChar w:fldCharType="separate"/>
      </w:r>
      <w:r w:rsidR="00DC253F" w:rsidRPr="00DC253F">
        <w:rPr>
          <w:rFonts w:ascii="Calibri" w:hAnsi="Calibri" w:cs="Calibri"/>
        </w:rPr>
        <w:t>(Tan et al., 2001)</w:t>
      </w:r>
      <w:r w:rsidR="00DC253F">
        <w:fldChar w:fldCharType="end"/>
      </w:r>
      <w:r w:rsidR="00721F6C">
        <w:t xml:space="preserve"> which fitted a chair with a pressure distribution sensor in order to</w:t>
      </w:r>
      <w:r w:rsidR="00DC253F">
        <w:t xml:space="preserve"> </w:t>
      </w:r>
      <w:r w:rsidR="00E03E8C">
        <w:t>classify a</w:t>
      </w:r>
      <w:r w:rsidR="00DC253F">
        <w:t xml:space="preserve"> user’s sitting </w:t>
      </w:r>
      <w:r w:rsidR="00E03E8C">
        <w:t>postures</w:t>
      </w:r>
      <w:r w:rsidR="00D34BE3">
        <w:t xml:space="preserve"> which was just first of many</w:t>
      </w:r>
      <w:r w:rsidR="00721F6C">
        <w:t xml:space="preserve">. </w:t>
      </w:r>
      <w:r w:rsidR="004018C2">
        <w:t xml:space="preserve">Furthermore, </w:t>
      </w:r>
      <w:r w:rsidR="001C213D">
        <w:t xml:space="preserve">with a lot of research </w:t>
      </w:r>
      <w:r w:rsidR="00E03E8C">
        <w:t>papers</w:t>
      </w:r>
      <w:r w:rsidR="001C213D">
        <w:t xml:space="preserve"> being published in this field,</w:t>
      </w:r>
      <w:r w:rsidR="004018C2">
        <w:t xml:space="preserve"> </w:t>
      </w:r>
      <w:r w:rsidR="00D34BE3">
        <w:t xml:space="preserve">this </w:t>
      </w:r>
      <w:r w:rsidR="004018C2">
        <w:t xml:space="preserve">literature review aims to </w:t>
      </w:r>
      <w:r w:rsidR="006C43E4">
        <w:t xml:space="preserve">evaluate </w:t>
      </w:r>
      <w:r w:rsidR="003E1D75">
        <w:t>related</w:t>
      </w:r>
      <w:r w:rsidR="006C43E4">
        <w:t xml:space="preserve"> </w:t>
      </w:r>
      <w:r w:rsidR="00E6573A">
        <w:t xml:space="preserve">studies and </w:t>
      </w:r>
      <w:r w:rsidR="0019764E">
        <w:t xml:space="preserve">identify research gaps that </w:t>
      </w:r>
      <w:r w:rsidR="00AD6C97">
        <w:t>can pave the way for further investigation</w:t>
      </w:r>
      <w:r w:rsidR="00412B6D">
        <w:t xml:space="preserve"> into this study</w:t>
      </w:r>
      <w:r w:rsidR="00AD6C97">
        <w:t>. By</w:t>
      </w:r>
      <w:r w:rsidR="00270EC5">
        <w:t xml:space="preserve"> exploring existing studies, </w:t>
      </w:r>
      <w:r w:rsidR="00BF6929">
        <w:t>it is possible to gain a better understanding of the current state</w:t>
      </w:r>
      <w:r w:rsidR="003E1D75">
        <w:t xml:space="preserve"> </w:t>
      </w:r>
      <w:r w:rsidR="004C16B6">
        <w:t>on the implementation of a smart sensing chair for posture classification</w:t>
      </w:r>
      <w:r w:rsidR="00624C79">
        <w:t xml:space="preserve"> and health monitoring</w:t>
      </w:r>
      <w:r w:rsidR="004C16B6">
        <w:t xml:space="preserve">. </w:t>
      </w:r>
      <w:r w:rsidR="00BF6929">
        <w:t xml:space="preserve"> </w:t>
      </w:r>
    </w:p>
    <w:p w14:paraId="14E63DCF" w14:textId="77777777" w:rsidR="003A14E2" w:rsidRDefault="003A14E2"/>
    <w:p w14:paraId="5F4E1B59" w14:textId="77777777" w:rsidR="000F3B89" w:rsidRDefault="000F3B89"/>
    <w:p w14:paraId="7C7FCF8E" w14:textId="77777777" w:rsidR="000F3B89" w:rsidRDefault="000F3B89"/>
    <w:p w14:paraId="194A153C" w14:textId="77777777" w:rsidR="000F3B89" w:rsidRDefault="000F3B89"/>
    <w:p w14:paraId="63E12278" w14:textId="77777777" w:rsidR="000F3B89" w:rsidRDefault="000F3B89"/>
    <w:p w14:paraId="09E35A74" w14:textId="32684470" w:rsidR="000F3B89" w:rsidRDefault="000F3B89"/>
    <w:p w14:paraId="23759C90" w14:textId="77777777" w:rsidR="000F3B89" w:rsidRDefault="000F3B89"/>
    <w:p w14:paraId="152343BB" w14:textId="77777777" w:rsidR="00581654" w:rsidRDefault="00581654"/>
    <w:p w14:paraId="1A7B2330" w14:textId="0101B205" w:rsidR="009144BC" w:rsidRPr="009144BC" w:rsidRDefault="00A17518" w:rsidP="009144BC">
      <w:pPr>
        <w:pStyle w:val="Heading2"/>
      </w:pPr>
      <w:bookmarkStart w:id="1" w:name="_Toc151508635"/>
      <w:r>
        <w:t>Literature Review</w:t>
      </w:r>
      <w:bookmarkEnd w:id="1"/>
    </w:p>
    <w:p w14:paraId="6031847F" w14:textId="434374A5" w:rsidR="00C46115" w:rsidRDefault="00673D3C" w:rsidP="00673D3C">
      <w:pPr>
        <w:pStyle w:val="Heading3"/>
      </w:pPr>
      <w:bookmarkStart w:id="2" w:name="_Toc151508636"/>
      <w:r>
        <w:t xml:space="preserve">Existing </w:t>
      </w:r>
      <w:r w:rsidRPr="00673D3C">
        <w:t>Sitting Posture Monitoring Systems</w:t>
      </w:r>
      <w:bookmarkEnd w:id="2"/>
    </w:p>
    <w:p w14:paraId="456DF654" w14:textId="1CC8A354" w:rsidR="00673D3C" w:rsidRDefault="00CE4818" w:rsidP="00673D3C">
      <w:r>
        <w:t xml:space="preserve">The development of a </w:t>
      </w:r>
      <w:r w:rsidR="009871FB">
        <w:t>sitting posture monitoring system is not a</w:t>
      </w:r>
      <w:r w:rsidR="009D0E30">
        <w:t xml:space="preserve">n entirely </w:t>
      </w:r>
      <w:r w:rsidR="009871FB">
        <w:t>new concept</w:t>
      </w:r>
      <w:r w:rsidR="00817B77">
        <w:t>,</w:t>
      </w:r>
      <w:r w:rsidR="009871FB">
        <w:t xml:space="preserve"> </w:t>
      </w:r>
      <w:r w:rsidR="00817B77">
        <w:t xml:space="preserve">rather it is </w:t>
      </w:r>
      <w:r w:rsidR="007D4150">
        <w:t>an area</w:t>
      </w:r>
      <w:r w:rsidR="00817B77">
        <w:t xml:space="preserve"> </w:t>
      </w:r>
      <w:r w:rsidR="009871FB">
        <w:t xml:space="preserve">that has been </w:t>
      </w:r>
      <w:r w:rsidR="009D0E30">
        <w:t>explored in the past</w:t>
      </w:r>
      <w:r>
        <w:t xml:space="preserve">. </w:t>
      </w:r>
      <w:r w:rsidR="00817B77">
        <w:t xml:space="preserve">Currently, over </w:t>
      </w:r>
      <w:r w:rsidR="0048274B">
        <w:t xml:space="preserve">30 related papers </w:t>
      </w:r>
      <w:r w:rsidR="007D4150">
        <w:t>have</w:t>
      </w:r>
      <w:r w:rsidR="009A7674">
        <w:t xml:space="preserve"> been</w:t>
      </w:r>
      <w:r w:rsidR="0048274B">
        <w:t xml:space="preserve"> published </w:t>
      </w:r>
      <w:r w:rsidR="009A7674">
        <w:t>focusing on the of the use of</w:t>
      </w:r>
      <w:r w:rsidR="0048274B">
        <w:t xml:space="preserve"> </w:t>
      </w:r>
      <w:r w:rsidR="00180784">
        <w:t xml:space="preserve">unobtrusive means </w:t>
      </w:r>
      <w:r w:rsidR="009A7674">
        <w:t xml:space="preserve">for the </w:t>
      </w:r>
      <w:r w:rsidR="00180784">
        <w:t xml:space="preserve">classification of different sitting positions. </w:t>
      </w:r>
      <w:r w:rsidR="007D4150">
        <w:t xml:space="preserve">These papers have shed light on the </w:t>
      </w:r>
      <w:r w:rsidR="00826CB5">
        <w:t>common methods and techniques being used to</w:t>
      </w:r>
      <w:r w:rsidR="00424266">
        <w:t xml:space="preserve"> be able to classify various sitting postures. </w:t>
      </w:r>
    </w:p>
    <w:p w14:paraId="566C89B8" w14:textId="2C7FD525" w:rsidR="00481151" w:rsidRDefault="00481151" w:rsidP="00481151">
      <w:pPr>
        <w:pStyle w:val="Heading3"/>
      </w:pPr>
      <w:bookmarkStart w:id="3" w:name="_Toc151508637"/>
      <w:r>
        <w:t>Sensor Technology</w:t>
      </w:r>
      <w:bookmarkEnd w:id="3"/>
    </w:p>
    <w:p w14:paraId="00F2CE8E" w14:textId="77777777" w:rsidR="0091235A" w:rsidRPr="0091235A" w:rsidRDefault="0091235A" w:rsidP="0091235A"/>
    <w:p w14:paraId="3DC29DC7" w14:textId="19226CB1" w:rsidR="00A62F49" w:rsidRPr="00673D3C" w:rsidRDefault="00A62F49" w:rsidP="00A62F49">
      <w:pPr>
        <w:pStyle w:val="Heading3"/>
      </w:pPr>
      <w:bookmarkStart w:id="4" w:name="_Toc151508638"/>
      <w:r>
        <w:t>Smart Wheelchair Systems</w:t>
      </w:r>
      <w:bookmarkEnd w:id="4"/>
    </w:p>
    <w:p w14:paraId="3F2872AF" w14:textId="42AD5EE6" w:rsidR="00E46068" w:rsidRDefault="001178AB" w:rsidP="00246118">
      <w:pPr>
        <w:pStyle w:val="Heading3"/>
      </w:pPr>
      <w:bookmarkStart w:id="5" w:name="_Toc151508639"/>
      <w:r>
        <w:t>User Feedback System</w:t>
      </w:r>
      <w:bookmarkEnd w:id="5"/>
    </w:p>
    <w:p w14:paraId="47EF0774" w14:textId="4F788AC7" w:rsidR="00E46068" w:rsidRPr="00E46068" w:rsidRDefault="00E46068" w:rsidP="00E46068">
      <w:pPr>
        <w:pStyle w:val="Heading3"/>
      </w:pPr>
      <w:bookmarkStart w:id="6" w:name="_Toc151508640"/>
      <w:r>
        <w:t>Machine Learning Algorithm</w:t>
      </w:r>
      <w:bookmarkEnd w:id="6"/>
    </w:p>
    <w:p w14:paraId="12086774" w14:textId="1EC65817" w:rsidR="00B44932" w:rsidRDefault="00B44932" w:rsidP="00B44932">
      <w:pPr>
        <w:pStyle w:val="Heading3"/>
      </w:pPr>
      <w:bookmarkStart w:id="7" w:name="_Toc151508641"/>
      <w:r>
        <w:t>Machine Learning</w:t>
      </w:r>
      <w:bookmarkEnd w:id="7"/>
    </w:p>
    <w:p w14:paraId="36FB56DF" w14:textId="7BF08DDE" w:rsidR="00D73E9A" w:rsidRPr="00D73E9A" w:rsidRDefault="00D73E9A" w:rsidP="00D73E9A">
      <w:pPr>
        <w:pStyle w:val="Heading3"/>
      </w:pPr>
      <w:bookmarkStart w:id="8" w:name="_Toc151508642"/>
      <w:r>
        <w:t>Commercialization</w:t>
      </w:r>
      <w:bookmarkEnd w:id="8"/>
    </w:p>
    <w:p w14:paraId="7570EDC5" w14:textId="1BC7C8C8" w:rsidR="005C6364" w:rsidRDefault="005C6364" w:rsidP="005C6364">
      <w:pPr>
        <w:pStyle w:val="Heading3"/>
      </w:pPr>
      <w:bookmarkStart w:id="9" w:name="_Toc151508643"/>
      <w:r>
        <w:t>Research Gaps</w:t>
      </w:r>
      <w:bookmarkEnd w:id="9"/>
    </w:p>
    <w:p w14:paraId="6EDF68C2" w14:textId="4BD287C4" w:rsidR="00D2542B" w:rsidRPr="00D2542B" w:rsidRDefault="00D2542B" w:rsidP="00D2542B">
      <w:pPr>
        <w:pStyle w:val="Heading3"/>
      </w:pPr>
      <w:bookmarkStart w:id="10" w:name="_Toc151508644"/>
      <w:r>
        <w:t>Future/Proposed Plans</w:t>
      </w:r>
      <w:bookmarkEnd w:id="10"/>
    </w:p>
    <w:p w14:paraId="4944F5D6" w14:textId="5F6C2537" w:rsidR="00D73E9A" w:rsidRPr="00D73E9A" w:rsidRDefault="00D73E9A" w:rsidP="00D73E9A">
      <w:pPr>
        <w:pStyle w:val="Heading3"/>
      </w:pPr>
      <w:bookmarkStart w:id="11" w:name="_Toc151508645"/>
      <w:r>
        <w:t>Conclusions</w:t>
      </w:r>
      <w:bookmarkEnd w:id="11"/>
    </w:p>
    <w:p w14:paraId="16AA53A3" w14:textId="77777777" w:rsidR="00625171" w:rsidRDefault="00625171" w:rsidP="00625171"/>
    <w:p w14:paraId="762ED763" w14:textId="77777777" w:rsidR="00625171" w:rsidRDefault="00625171" w:rsidP="00625171"/>
    <w:p w14:paraId="5D3C7E8A" w14:textId="77777777" w:rsidR="00625171" w:rsidRDefault="00625171" w:rsidP="00625171"/>
    <w:p w14:paraId="504B16FD" w14:textId="77777777" w:rsidR="00625171" w:rsidRDefault="00625171" w:rsidP="00625171"/>
    <w:p w14:paraId="6CEF0FB1" w14:textId="77777777" w:rsidR="00625171" w:rsidRDefault="00625171" w:rsidP="00625171"/>
    <w:p w14:paraId="0A2EBDC1" w14:textId="77777777" w:rsidR="00625171" w:rsidRDefault="00625171" w:rsidP="00625171"/>
    <w:p w14:paraId="2D22977B" w14:textId="77777777" w:rsidR="00625171" w:rsidRDefault="00625171" w:rsidP="00625171"/>
    <w:p w14:paraId="3C1C8580" w14:textId="77777777" w:rsidR="00625171" w:rsidRDefault="00625171" w:rsidP="00625171"/>
    <w:p w14:paraId="311AE072" w14:textId="77777777" w:rsidR="00625171" w:rsidRDefault="00625171" w:rsidP="00625171"/>
    <w:p w14:paraId="688EC8F4" w14:textId="77777777" w:rsidR="00625171" w:rsidRDefault="00625171" w:rsidP="00625171"/>
    <w:p w14:paraId="0C32C31E" w14:textId="77777777" w:rsidR="00625171" w:rsidRDefault="00625171" w:rsidP="00625171"/>
    <w:p w14:paraId="08703B5C" w14:textId="77777777" w:rsidR="00625171" w:rsidRDefault="00625171" w:rsidP="00625171"/>
    <w:p w14:paraId="65B807A2" w14:textId="77777777" w:rsidR="00625171" w:rsidRDefault="00625171" w:rsidP="00625171"/>
    <w:p w14:paraId="73537A30" w14:textId="77777777" w:rsidR="00625171" w:rsidRDefault="00625171" w:rsidP="00625171"/>
    <w:p w14:paraId="3DA21306" w14:textId="6E973130" w:rsidR="00625171" w:rsidRPr="009862E7" w:rsidRDefault="009862E7" w:rsidP="009862E7">
      <w:pPr>
        <w:pStyle w:val="Heading2"/>
        <w:rPr>
          <w:rStyle w:val="IntenseReference"/>
          <w:b w:val="0"/>
          <w:bCs w:val="0"/>
          <w:smallCaps w:val="0"/>
          <w:color w:val="2F5496" w:themeColor="accent1" w:themeShade="BF"/>
          <w:spacing w:val="0"/>
        </w:rPr>
      </w:pPr>
      <w:bookmarkStart w:id="12" w:name="_Toc151508646"/>
      <w:r w:rsidRPr="009862E7">
        <w:rPr>
          <w:rStyle w:val="IntenseReference"/>
          <w:b w:val="0"/>
          <w:bCs w:val="0"/>
          <w:smallCaps w:val="0"/>
          <w:color w:val="2F5496" w:themeColor="accent1" w:themeShade="BF"/>
          <w:spacing w:val="0"/>
        </w:rPr>
        <w:lastRenderedPageBreak/>
        <w:t>References</w:t>
      </w:r>
      <w:bookmarkEnd w:id="12"/>
    </w:p>
    <w:p w14:paraId="5CB6E938" w14:textId="77777777" w:rsidR="009862E7" w:rsidRPr="009862E7" w:rsidRDefault="00290E31" w:rsidP="009862E7">
      <w:pPr>
        <w:pStyle w:val="Bibliography"/>
        <w:rPr>
          <w:rFonts w:ascii="Calibri" w:hAnsi="Calibri" w:cs="Calibri"/>
        </w:rPr>
      </w:pPr>
      <w:r>
        <w:fldChar w:fldCharType="begin"/>
      </w:r>
      <w:r w:rsidR="009862E7">
        <w:instrText xml:space="preserve"> ADDIN ZOTERO_BIBL {"uncited":[],"omitted":[],"custom":[]} CSL_BIBLIOGRAPHY </w:instrText>
      </w:r>
      <w:r>
        <w:fldChar w:fldCharType="separate"/>
      </w:r>
      <w:r w:rsidR="009862E7" w:rsidRPr="009862E7">
        <w:rPr>
          <w:rFonts w:ascii="Calibri" w:hAnsi="Calibri" w:cs="Calibri"/>
        </w:rPr>
        <w:t xml:space="preserve">Arora, S.N. and Khatri, S. (2022) ‘Prevalence of work-related musculoskeletal disorder in sitting </w:t>
      </w:r>
      <w:proofErr w:type="gramStart"/>
      <w:r w:rsidR="009862E7" w:rsidRPr="009862E7">
        <w:rPr>
          <w:rFonts w:ascii="Calibri" w:hAnsi="Calibri" w:cs="Calibri"/>
        </w:rPr>
        <w:t>professionals’</w:t>
      </w:r>
      <w:proofErr w:type="gramEnd"/>
      <w:r w:rsidR="009862E7" w:rsidRPr="009862E7">
        <w:rPr>
          <w:rFonts w:ascii="Calibri" w:hAnsi="Calibri" w:cs="Calibri"/>
        </w:rPr>
        <w:t xml:space="preserve">. </w:t>
      </w:r>
      <w:r w:rsidR="009862E7" w:rsidRPr="009862E7">
        <w:rPr>
          <w:rFonts w:ascii="Calibri" w:hAnsi="Calibri" w:cs="Calibri"/>
          <w:i/>
          <w:iCs/>
        </w:rPr>
        <w:t xml:space="preserve">International Journal </w:t>
      </w:r>
      <w:proofErr w:type="gramStart"/>
      <w:r w:rsidR="009862E7" w:rsidRPr="009862E7">
        <w:rPr>
          <w:rFonts w:ascii="Calibri" w:hAnsi="Calibri" w:cs="Calibri"/>
          <w:i/>
          <w:iCs/>
        </w:rPr>
        <w:t>Of</w:t>
      </w:r>
      <w:proofErr w:type="gramEnd"/>
      <w:r w:rsidR="009862E7" w:rsidRPr="009862E7">
        <w:rPr>
          <w:rFonts w:ascii="Calibri" w:hAnsi="Calibri" w:cs="Calibri"/>
          <w:i/>
          <w:iCs/>
        </w:rPr>
        <w:t xml:space="preserve"> Community Medicine And Public Health</w:t>
      </w:r>
      <w:r w:rsidR="009862E7" w:rsidRPr="009862E7">
        <w:rPr>
          <w:rFonts w:ascii="Calibri" w:hAnsi="Calibri" w:cs="Calibri"/>
        </w:rPr>
        <w:t xml:space="preserve"> 9(2), p. 892. </w:t>
      </w:r>
      <w:proofErr w:type="spellStart"/>
      <w:r w:rsidR="009862E7" w:rsidRPr="009862E7">
        <w:rPr>
          <w:rFonts w:ascii="Calibri" w:hAnsi="Calibri" w:cs="Calibri"/>
        </w:rPr>
        <w:t>doi</w:t>
      </w:r>
      <w:proofErr w:type="spellEnd"/>
      <w:r w:rsidR="009862E7" w:rsidRPr="009862E7">
        <w:rPr>
          <w:rFonts w:ascii="Calibri" w:hAnsi="Calibri" w:cs="Calibri"/>
        </w:rPr>
        <w:t>: 10.18203/2394-6040.ijcmph20220259.</w:t>
      </w:r>
    </w:p>
    <w:p w14:paraId="701DFD68" w14:textId="77777777" w:rsidR="009862E7" w:rsidRPr="009862E7" w:rsidRDefault="009862E7" w:rsidP="009862E7">
      <w:pPr>
        <w:pStyle w:val="Bibliography"/>
        <w:rPr>
          <w:rFonts w:ascii="Calibri" w:hAnsi="Calibri" w:cs="Calibri"/>
        </w:rPr>
      </w:pPr>
      <w:r w:rsidRPr="009862E7">
        <w:rPr>
          <w:rFonts w:ascii="Calibri" w:hAnsi="Calibri" w:cs="Calibri"/>
        </w:rPr>
        <w:t xml:space="preserve">Bevan, S. (2015) ‘Economic impact of musculoskeletal disorders (MSDs) on work in Europe’. </w:t>
      </w:r>
      <w:r w:rsidRPr="009862E7">
        <w:rPr>
          <w:rFonts w:ascii="Calibri" w:hAnsi="Calibri" w:cs="Calibri"/>
          <w:i/>
          <w:iCs/>
        </w:rPr>
        <w:t>Best Practice &amp; Research Clinical Rheumatology</w:t>
      </w:r>
      <w:r w:rsidRPr="009862E7">
        <w:rPr>
          <w:rFonts w:ascii="Calibri" w:hAnsi="Calibri" w:cs="Calibri"/>
        </w:rPr>
        <w:t xml:space="preserve"> 29(3), pp. 356–373. </w:t>
      </w:r>
      <w:proofErr w:type="spellStart"/>
      <w:r w:rsidRPr="009862E7">
        <w:rPr>
          <w:rFonts w:ascii="Calibri" w:hAnsi="Calibri" w:cs="Calibri"/>
        </w:rPr>
        <w:t>doi</w:t>
      </w:r>
      <w:proofErr w:type="spellEnd"/>
      <w:r w:rsidRPr="009862E7">
        <w:rPr>
          <w:rFonts w:ascii="Calibri" w:hAnsi="Calibri" w:cs="Calibri"/>
        </w:rPr>
        <w:t>: 10.1016/j.berh.2015.08.002.</w:t>
      </w:r>
    </w:p>
    <w:p w14:paraId="498F667B" w14:textId="77777777" w:rsidR="009862E7" w:rsidRPr="009862E7" w:rsidRDefault="009862E7" w:rsidP="009862E7">
      <w:pPr>
        <w:pStyle w:val="Bibliography"/>
        <w:rPr>
          <w:rFonts w:ascii="Calibri" w:hAnsi="Calibri" w:cs="Calibri"/>
        </w:rPr>
      </w:pPr>
      <w:r w:rsidRPr="009862E7">
        <w:rPr>
          <w:rFonts w:ascii="Calibri" w:hAnsi="Calibri" w:cs="Calibri"/>
        </w:rPr>
        <w:t xml:space="preserve">European Agency for Safety and Health at Work. (2021) </w:t>
      </w:r>
      <w:r w:rsidRPr="009862E7">
        <w:rPr>
          <w:rFonts w:ascii="Calibri" w:hAnsi="Calibri" w:cs="Calibri"/>
          <w:i/>
          <w:iCs/>
        </w:rPr>
        <w:t xml:space="preserve">Musculoskeletal disorders among children and young people: prevalence, risk factors and preventive </w:t>
      </w:r>
      <w:proofErr w:type="gramStart"/>
      <w:r w:rsidRPr="009862E7">
        <w:rPr>
          <w:rFonts w:ascii="Calibri" w:hAnsi="Calibri" w:cs="Calibri"/>
          <w:i/>
          <w:iCs/>
        </w:rPr>
        <w:t>measures :</w:t>
      </w:r>
      <w:proofErr w:type="gramEnd"/>
      <w:r w:rsidRPr="009862E7">
        <w:rPr>
          <w:rFonts w:ascii="Calibri" w:hAnsi="Calibri" w:cs="Calibri"/>
          <w:i/>
          <w:iCs/>
        </w:rPr>
        <w:t xml:space="preserve"> a scoping review.</w:t>
      </w:r>
      <w:r w:rsidRPr="009862E7">
        <w:rPr>
          <w:rFonts w:ascii="Calibri" w:hAnsi="Calibri" w:cs="Calibri"/>
        </w:rPr>
        <w:t xml:space="preserve"> LU: Publications Office. Available at: https://data.europa.eu/doi/10.2802/511243 (Accessed: 21 November 2023).</w:t>
      </w:r>
    </w:p>
    <w:p w14:paraId="1D5B6583" w14:textId="77777777" w:rsidR="009862E7" w:rsidRPr="009862E7" w:rsidRDefault="009862E7" w:rsidP="009862E7">
      <w:pPr>
        <w:pStyle w:val="Bibliography"/>
        <w:rPr>
          <w:rFonts w:ascii="Calibri" w:hAnsi="Calibri" w:cs="Calibri"/>
        </w:rPr>
      </w:pPr>
      <w:r w:rsidRPr="009862E7">
        <w:rPr>
          <w:rFonts w:ascii="Calibri" w:hAnsi="Calibri" w:cs="Calibri"/>
        </w:rPr>
        <w:t xml:space="preserve">Gill, T.K. et al. (2023) ‘Global, regional, and national burden of other musculoskeletal disorders, 1990–2020, and projections to 2050: a systematic analysis of the Global Burden of Disease Study 2021’. </w:t>
      </w:r>
      <w:r w:rsidRPr="009862E7">
        <w:rPr>
          <w:rFonts w:ascii="Calibri" w:hAnsi="Calibri" w:cs="Calibri"/>
          <w:i/>
          <w:iCs/>
        </w:rPr>
        <w:t>The Lancet Rheumatology</w:t>
      </w:r>
      <w:r w:rsidRPr="009862E7">
        <w:rPr>
          <w:rFonts w:ascii="Calibri" w:hAnsi="Calibri" w:cs="Calibri"/>
        </w:rPr>
        <w:t xml:space="preserve"> 5(11), pp. e670–e682. </w:t>
      </w:r>
      <w:proofErr w:type="spellStart"/>
      <w:r w:rsidRPr="009862E7">
        <w:rPr>
          <w:rFonts w:ascii="Calibri" w:hAnsi="Calibri" w:cs="Calibri"/>
        </w:rPr>
        <w:t>doi</w:t>
      </w:r>
      <w:proofErr w:type="spellEnd"/>
      <w:r w:rsidRPr="009862E7">
        <w:rPr>
          <w:rFonts w:ascii="Calibri" w:hAnsi="Calibri" w:cs="Calibri"/>
        </w:rPr>
        <w:t>: 10.1016/S2665-9913(23)00232-1.</w:t>
      </w:r>
    </w:p>
    <w:p w14:paraId="56520A7C" w14:textId="77777777" w:rsidR="009862E7" w:rsidRPr="009862E7" w:rsidRDefault="009862E7" w:rsidP="009862E7">
      <w:pPr>
        <w:pStyle w:val="Bibliography"/>
        <w:rPr>
          <w:rFonts w:ascii="Calibri" w:hAnsi="Calibri" w:cs="Calibri"/>
        </w:rPr>
      </w:pPr>
      <w:proofErr w:type="spellStart"/>
      <w:r w:rsidRPr="009862E7">
        <w:rPr>
          <w:rFonts w:ascii="Calibri" w:hAnsi="Calibri" w:cs="Calibri"/>
        </w:rPr>
        <w:t>Martimo</w:t>
      </w:r>
      <w:proofErr w:type="spellEnd"/>
      <w:r w:rsidRPr="009862E7">
        <w:rPr>
          <w:rFonts w:ascii="Calibri" w:hAnsi="Calibri" w:cs="Calibri"/>
        </w:rPr>
        <w:t xml:space="preserve">, K.-P. (2010) </w:t>
      </w:r>
      <w:r w:rsidRPr="009862E7">
        <w:rPr>
          <w:rFonts w:ascii="Calibri" w:hAnsi="Calibri" w:cs="Calibri"/>
          <w:i/>
          <w:iCs/>
        </w:rPr>
        <w:t>Musculoskeletal disorders, disability, and work</w:t>
      </w:r>
      <w:r w:rsidRPr="009862E7">
        <w:rPr>
          <w:rFonts w:ascii="Calibri" w:hAnsi="Calibri" w:cs="Calibri"/>
        </w:rPr>
        <w:t>. Helsinki, Finland: Finnish Institute of Occupational Health.</w:t>
      </w:r>
    </w:p>
    <w:p w14:paraId="24692438" w14:textId="77777777" w:rsidR="009862E7" w:rsidRPr="009862E7" w:rsidRDefault="009862E7" w:rsidP="009862E7">
      <w:pPr>
        <w:pStyle w:val="Bibliography"/>
        <w:rPr>
          <w:rFonts w:ascii="Calibri" w:hAnsi="Calibri" w:cs="Calibri"/>
        </w:rPr>
      </w:pPr>
      <w:proofErr w:type="spellStart"/>
      <w:r w:rsidRPr="009862E7">
        <w:rPr>
          <w:rFonts w:ascii="Calibri" w:hAnsi="Calibri" w:cs="Calibri"/>
        </w:rPr>
        <w:t>Putsa</w:t>
      </w:r>
      <w:proofErr w:type="spellEnd"/>
      <w:r w:rsidRPr="009862E7">
        <w:rPr>
          <w:rFonts w:ascii="Calibri" w:hAnsi="Calibri" w:cs="Calibri"/>
        </w:rPr>
        <w:t xml:space="preserve">, B., </w:t>
      </w:r>
      <w:proofErr w:type="spellStart"/>
      <w:r w:rsidRPr="009862E7">
        <w:rPr>
          <w:rFonts w:ascii="Calibri" w:hAnsi="Calibri" w:cs="Calibri"/>
        </w:rPr>
        <w:t>Jalayondeja</w:t>
      </w:r>
      <w:proofErr w:type="spellEnd"/>
      <w:r w:rsidRPr="009862E7">
        <w:rPr>
          <w:rFonts w:ascii="Calibri" w:hAnsi="Calibri" w:cs="Calibri"/>
        </w:rPr>
        <w:t xml:space="preserve">, W., </w:t>
      </w:r>
      <w:proofErr w:type="spellStart"/>
      <w:r w:rsidRPr="009862E7">
        <w:rPr>
          <w:rFonts w:ascii="Calibri" w:hAnsi="Calibri" w:cs="Calibri"/>
        </w:rPr>
        <w:t>Mekhora</w:t>
      </w:r>
      <w:proofErr w:type="spellEnd"/>
      <w:r w:rsidRPr="009862E7">
        <w:rPr>
          <w:rFonts w:ascii="Calibri" w:hAnsi="Calibri" w:cs="Calibri"/>
        </w:rPr>
        <w:t xml:space="preserve">, K., </w:t>
      </w:r>
      <w:proofErr w:type="spellStart"/>
      <w:r w:rsidRPr="009862E7">
        <w:rPr>
          <w:rFonts w:ascii="Calibri" w:hAnsi="Calibri" w:cs="Calibri"/>
        </w:rPr>
        <w:t>Bhuanantanondh</w:t>
      </w:r>
      <w:proofErr w:type="spellEnd"/>
      <w:r w:rsidRPr="009862E7">
        <w:rPr>
          <w:rFonts w:ascii="Calibri" w:hAnsi="Calibri" w:cs="Calibri"/>
        </w:rPr>
        <w:t xml:space="preserve">, P. and </w:t>
      </w:r>
      <w:proofErr w:type="spellStart"/>
      <w:r w:rsidRPr="009862E7">
        <w:rPr>
          <w:rFonts w:ascii="Calibri" w:hAnsi="Calibri" w:cs="Calibri"/>
        </w:rPr>
        <w:t>Jalayondeja</w:t>
      </w:r>
      <w:proofErr w:type="spellEnd"/>
      <w:r w:rsidRPr="009862E7">
        <w:rPr>
          <w:rFonts w:ascii="Calibri" w:hAnsi="Calibri" w:cs="Calibri"/>
        </w:rPr>
        <w:t xml:space="preserve">, C. (2022) ‘Factors associated with reduced risk of musculoskeletal disorders among office workers: a cross-sectional study 2017 to 2020’. </w:t>
      </w:r>
      <w:r w:rsidRPr="009862E7">
        <w:rPr>
          <w:rFonts w:ascii="Calibri" w:hAnsi="Calibri" w:cs="Calibri"/>
          <w:i/>
          <w:iCs/>
        </w:rPr>
        <w:t>BMC Public Health</w:t>
      </w:r>
      <w:r w:rsidRPr="009862E7">
        <w:rPr>
          <w:rFonts w:ascii="Calibri" w:hAnsi="Calibri" w:cs="Calibri"/>
        </w:rPr>
        <w:t xml:space="preserve"> 22(1), p. 1503. </w:t>
      </w:r>
      <w:proofErr w:type="spellStart"/>
      <w:r w:rsidRPr="009862E7">
        <w:rPr>
          <w:rFonts w:ascii="Calibri" w:hAnsi="Calibri" w:cs="Calibri"/>
        </w:rPr>
        <w:t>doi</w:t>
      </w:r>
      <w:proofErr w:type="spellEnd"/>
      <w:r w:rsidRPr="009862E7">
        <w:rPr>
          <w:rFonts w:ascii="Calibri" w:hAnsi="Calibri" w:cs="Calibri"/>
        </w:rPr>
        <w:t>: 10.1186/s12889-022-13940-0.</w:t>
      </w:r>
    </w:p>
    <w:p w14:paraId="709F44C5" w14:textId="77777777" w:rsidR="009862E7" w:rsidRPr="009862E7" w:rsidRDefault="009862E7" w:rsidP="009862E7">
      <w:pPr>
        <w:pStyle w:val="Bibliography"/>
        <w:rPr>
          <w:rFonts w:ascii="Calibri" w:hAnsi="Calibri" w:cs="Calibri"/>
        </w:rPr>
      </w:pPr>
      <w:r w:rsidRPr="009862E7">
        <w:rPr>
          <w:rFonts w:ascii="Calibri" w:hAnsi="Calibri" w:cs="Calibri"/>
        </w:rPr>
        <w:t xml:space="preserve">Tan, H.Z., </w:t>
      </w:r>
      <w:proofErr w:type="spellStart"/>
      <w:r w:rsidRPr="009862E7">
        <w:rPr>
          <w:rFonts w:ascii="Calibri" w:hAnsi="Calibri" w:cs="Calibri"/>
        </w:rPr>
        <w:t>Slivovsky</w:t>
      </w:r>
      <w:proofErr w:type="spellEnd"/>
      <w:r w:rsidRPr="009862E7">
        <w:rPr>
          <w:rFonts w:ascii="Calibri" w:hAnsi="Calibri" w:cs="Calibri"/>
        </w:rPr>
        <w:t xml:space="preserve">, L.A. and Pentland, A. (2001) ‘A sensing chair using pressure distribution </w:t>
      </w:r>
      <w:proofErr w:type="gramStart"/>
      <w:r w:rsidRPr="009862E7">
        <w:rPr>
          <w:rFonts w:ascii="Calibri" w:hAnsi="Calibri" w:cs="Calibri"/>
        </w:rPr>
        <w:t>sensors’</w:t>
      </w:r>
      <w:proofErr w:type="gramEnd"/>
      <w:r w:rsidRPr="009862E7">
        <w:rPr>
          <w:rFonts w:ascii="Calibri" w:hAnsi="Calibri" w:cs="Calibri"/>
        </w:rPr>
        <w:t xml:space="preserve">. </w:t>
      </w:r>
      <w:r w:rsidRPr="009862E7">
        <w:rPr>
          <w:rFonts w:ascii="Calibri" w:hAnsi="Calibri" w:cs="Calibri"/>
          <w:i/>
          <w:iCs/>
        </w:rPr>
        <w:t>IEEE/ASME Transactions on Mechatronics</w:t>
      </w:r>
      <w:r w:rsidRPr="009862E7">
        <w:rPr>
          <w:rFonts w:ascii="Calibri" w:hAnsi="Calibri" w:cs="Calibri"/>
        </w:rPr>
        <w:t xml:space="preserve"> 6(3), pp. 261–268. </w:t>
      </w:r>
      <w:proofErr w:type="spellStart"/>
      <w:r w:rsidRPr="009862E7">
        <w:rPr>
          <w:rFonts w:ascii="Calibri" w:hAnsi="Calibri" w:cs="Calibri"/>
        </w:rPr>
        <w:t>doi</w:t>
      </w:r>
      <w:proofErr w:type="spellEnd"/>
      <w:r w:rsidRPr="009862E7">
        <w:rPr>
          <w:rFonts w:ascii="Calibri" w:hAnsi="Calibri" w:cs="Calibri"/>
        </w:rPr>
        <w:t>: 10.1109/3516.951364.</w:t>
      </w:r>
    </w:p>
    <w:p w14:paraId="07F453BB" w14:textId="036DBC6D" w:rsidR="00290E31" w:rsidRDefault="00290E31">
      <w:r>
        <w:fldChar w:fldCharType="end"/>
      </w:r>
    </w:p>
    <w:p w14:paraId="5ED8DD06" w14:textId="70AD0E78" w:rsidR="00581654" w:rsidRPr="00581654" w:rsidRDefault="00581654" w:rsidP="00581654"/>
    <w:sectPr w:rsidR="00581654" w:rsidRPr="0058165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AF3372"/>
    <w:multiLevelType w:val="hybridMultilevel"/>
    <w:tmpl w:val="482AC76E"/>
    <w:lvl w:ilvl="0" w:tplc="4C3618D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9E3541D"/>
    <w:multiLevelType w:val="hybridMultilevel"/>
    <w:tmpl w:val="0CB27706"/>
    <w:lvl w:ilvl="0" w:tplc="3AC02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9797447">
    <w:abstractNumId w:val="0"/>
  </w:num>
  <w:num w:numId="2" w16cid:durableId="4136729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C1BC1"/>
    <w:rsid w:val="0006523E"/>
    <w:rsid w:val="0006722F"/>
    <w:rsid w:val="000814A2"/>
    <w:rsid w:val="000819B7"/>
    <w:rsid w:val="00091BA9"/>
    <w:rsid w:val="000A14FA"/>
    <w:rsid w:val="000A57B5"/>
    <w:rsid w:val="000B1C48"/>
    <w:rsid w:val="000B2ED7"/>
    <w:rsid w:val="000C70B2"/>
    <w:rsid w:val="000D0325"/>
    <w:rsid w:val="000F3B89"/>
    <w:rsid w:val="00101154"/>
    <w:rsid w:val="001178AB"/>
    <w:rsid w:val="00146316"/>
    <w:rsid w:val="00154D79"/>
    <w:rsid w:val="00160D94"/>
    <w:rsid w:val="00175856"/>
    <w:rsid w:val="00176AA3"/>
    <w:rsid w:val="00180784"/>
    <w:rsid w:val="00185272"/>
    <w:rsid w:val="0019741F"/>
    <w:rsid w:val="0019764E"/>
    <w:rsid w:val="001A5951"/>
    <w:rsid w:val="001C213D"/>
    <w:rsid w:val="001C5D38"/>
    <w:rsid w:val="001C72E4"/>
    <w:rsid w:val="001E6A0B"/>
    <w:rsid w:val="00203404"/>
    <w:rsid w:val="00207313"/>
    <w:rsid w:val="00246118"/>
    <w:rsid w:val="002465FC"/>
    <w:rsid w:val="0024701E"/>
    <w:rsid w:val="00270EC5"/>
    <w:rsid w:val="00281061"/>
    <w:rsid w:val="00290E31"/>
    <w:rsid w:val="002A13A0"/>
    <w:rsid w:val="002B15F1"/>
    <w:rsid w:val="002C1BC1"/>
    <w:rsid w:val="002C33FB"/>
    <w:rsid w:val="003225FD"/>
    <w:rsid w:val="003367BB"/>
    <w:rsid w:val="00351B66"/>
    <w:rsid w:val="00370347"/>
    <w:rsid w:val="003726ED"/>
    <w:rsid w:val="00375D65"/>
    <w:rsid w:val="00381942"/>
    <w:rsid w:val="00385385"/>
    <w:rsid w:val="0038778A"/>
    <w:rsid w:val="003A14E2"/>
    <w:rsid w:val="003B04E3"/>
    <w:rsid w:val="003C7F1F"/>
    <w:rsid w:val="003E1D75"/>
    <w:rsid w:val="004018C2"/>
    <w:rsid w:val="00401BF0"/>
    <w:rsid w:val="00410627"/>
    <w:rsid w:val="00412B6D"/>
    <w:rsid w:val="00424266"/>
    <w:rsid w:val="004374B0"/>
    <w:rsid w:val="0044397D"/>
    <w:rsid w:val="004511CB"/>
    <w:rsid w:val="004642E1"/>
    <w:rsid w:val="00472B47"/>
    <w:rsid w:val="00474AAE"/>
    <w:rsid w:val="00481151"/>
    <w:rsid w:val="0048274B"/>
    <w:rsid w:val="004A6B9B"/>
    <w:rsid w:val="004B61FC"/>
    <w:rsid w:val="004C16B6"/>
    <w:rsid w:val="004C54BA"/>
    <w:rsid w:val="004D007F"/>
    <w:rsid w:val="004D1C10"/>
    <w:rsid w:val="004D5932"/>
    <w:rsid w:val="004D7600"/>
    <w:rsid w:val="004E31CF"/>
    <w:rsid w:val="004F00F5"/>
    <w:rsid w:val="00511C48"/>
    <w:rsid w:val="00517F36"/>
    <w:rsid w:val="00542024"/>
    <w:rsid w:val="0054446B"/>
    <w:rsid w:val="005519B8"/>
    <w:rsid w:val="00570164"/>
    <w:rsid w:val="00577912"/>
    <w:rsid w:val="00581654"/>
    <w:rsid w:val="00590487"/>
    <w:rsid w:val="005C3979"/>
    <w:rsid w:val="005C6364"/>
    <w:rsid w:val="00624C79"/>
    <w:rsid w:val="00625171"/>
    <w:rsid w:val="006264A6"/>
    <w:rsid w:val="00635587"/>
    <w:rsid w:val="00651334"/>
    <w:rsid w:val="00662F03"/>
    <w:rsid w:val="00671AD5"/>
    <w:rsid w:val="00673D3C"/>
    <w:rsid w:val="006A1351"/>
    <w:rsid w:val="006A4707"/>
    <w:rsid w:val="006B1B39"/>
    <w:rsid w:val="006C43E4"/>
    <w:rsid w:val="006C7F90"/>
    <w:rsid w:val="006D6521"/>
    <w:rsid w:val="006E10D2"/>
    <w:rsid w:val="00704E44"/>
    <w:rsid w:val="00713F4C"/>
    <w:rsid w:val="00721F6C"/>
    <w:rsid w:val="00721FEE"/>
    <w:rsid w:val="007453E3"/>
    <w:rsid w:val="007A1BA1"/>
    <w:rsid w:val="007D2A0E"/>
    <w:rsid w:val="007D4150"/>
    <w:rsid w:val="007D6173"/>
    <w:rsid w:val="007F4193"/>
    <w:rsid w:val="008167E0"/>
    <w:rsid w:val="00817B77"/>
    <w:rsid w:val="0082044B"/>
    <w:rsid w:val="00823714"/>
    <w:rsid w:val="00826CB5"/>
    <w:rsid w:val="008515BF"/>
    <w:rsid w:val="00860B04"/>
    <w:rsid w:val="00864B31"/>
    <w:rsid w:val="00887A77"/>
    <w:rsid w:val="008B6869"/>
    <w:rsid w:val="008C5E97"/>
    <w:rsid w:val="008D4FD3"/>
    <w:rsid w:val="008E3161"/>
    <w:rsid w:val="008F655E"/>
    <w:rsid w:val="0091235A"/>
    <w:rsid w:val="009144BC"/>
    <w:rsid w:val="00921F71"/>
    <w:rsid w:val="009412B7"/>
    <w:rsid w:val="009626DF"/>
    <w:rsid w:val="00982872"/>
    <w:rsid w:val="009841B7"/>
    <w:rsid w:val="009862E7"/>
    <w:rsid w:val="009871FB"/>
    <w:rsid w:val="009A7674"/>
    <w:rsid w:val="009D0E30"/>
    <w:rsid w:val="009E351A"/>
    <w:rsid w:val="009F1132"/>
    <w:rsid w:val="00A13282"/>
    <w:rsid w:val="00A153FA"/>
    <w:rsid w:val="00A15F63"/>
    <w:rsid w:val="00A17518"/>
    <w:rsid w:val="00A20919"/>
    <w:rsid w:val="00A222F1"/>
    <w:rsid w:val="00A327CE"/>
    <w:rsid w:val="00A3458B"/>
    <w:rsid w:val="00A40998"/>
    <w:rsid w:val="00A62F49"/>
    <w:rsid w:val="00A640F9"/>
    <w:rsid w:val="00A8729F"/>
    <w:rsid w:val="00A91572"/>
    <w:rsid w:val="00A963AA"/>
    <w:rsid w:val="00AB693E"/>
    <w:rsid w:val="00AC437C"/>
    <w:rsid w:val="00AD6BAF"/>
    <w:rsid w:val="00AD6C97"/>
    <w:rsid w:val="00AF4D3E"/>
    <w:rsid w:val="00B41F18"/>
    <w:rsid w:val="00B42788"/>
    <w:rsid w:val="00B42D60"/>
    <w:rsid w:val="00B436D0"/>
    <w:rsid w:val="00B44932"/>
    <w:rsid w:val="00B53586"/>
    <w:rsid w:val="00B75633"/>
    <w:rsid w:val="00B76306"/>
    <w:rsid w:val="00B913F7"/>
    <w:rsid w:val="00BB08F7"/>
    <w:rsid w:val="00BE769C"/>
    <w:rsid w:val="00BF6929"/>
    <w:rsid w:val="00C217F4"/>
    <w:rsid w:val="00C32568"/>
    <w:rsid w:val="00C3708C"/>
    <w:rsid w:val="00C46115"/>
    <w:rsid w:val="00C6444E"/>
    <w:rsid w:val="00C663D7"/>
    <w:rsid w:val="00CA7364"/>
    <w:rsid w:val="00CB009B"/>
    <w:rsid w:val="00CC1256"/>
    <w:rsid w:val="00CC5486"/>
    <w:rsid w:val="00CD0D1F"/>
    <w:rsid w:val="00CD31A6"/>
    <w:rsid w:val="00CE0707"/>
    <w:rsid w:val="00CE4818"/>
    <w:rsid w:val="00CE679D"/>
    <w:rsid w:val="00CF0FB9"/>
    <w:rsid w:val="00D05B27"/>
    <w:rsid w:val="00D1646A"/>
    <w:rsid w:val="00D2542B"/>
    <w:rsid w:val="00D33173"/>
    <w:rsid w:val="00D34BE3"/>
    <w:rsid w:val="00D43B0F"/>
    <w:rsid w:val="00D55E9A"/>
    <w:rsid w:val="00D6656A"/>
    <w:rsid w:val="00D73E9A"/>
    <w:rsid w:val="00DA2AF6"/>
    <w:rsid w:val="00DB4E60"/>
    <w:rsid w:val="00DC253F"/>
    <w:rsid w:val="00DC34A2"/>
    <w:rsid w:val="00DD2F89"/>
    <w:rsid w:val="00DE64D9"/>
    <w:rsid w:val="00E01703"/>
    <w:rsid w:val="00E03E8C"/>
    <w:rsid w:val="00E1188D"/>
    <w:rsid w:val="00E13D34"/>
    <w:rsid w:val="00E22AC5"/>
    <w:rsid w:val="00E423E2"/>
    <w:rsid w:val="00E42FDD"/>
    <w:rsid w:val="00E46068"/>
    <w:rsid w:val="00E6573A"/>
    <w:rsid w:val="00E720E6"/>
    <w:rsid w:val="00E86C51"/>
    <w:rsid w:val="00EA4578"/>
    <w:rsid w:val="00EA74A2"/>
    <w:rsid w:val="00EB39FD"/>
    <w:rsid w:val="00EB46B5"/>
    <w:rsid w:val="00EC6A73"/>
    <w:rsid w:val="00EE723A"/>
    <w:rsid w:val="00F03EA6"/>
    <w:rsid w:val="00F11288"/>
    <w:rsid w:val="00F30E8B"/>
    <w:rsid w:val="00F554A4"/>
    <w:rsid w:val="00F721D8"/>
    <w:rsid w:val="00F8120F"/>
    <w:rsid w:val="00F848C1"/>
    <w:rsid w:val="00FA620F"/>
    <w:rsid w:val="00FC24D9"/>
    <w:rsid w:val="00FD652A"/>
    <w:rsid w:val="00FE4218"/>
    <w:rsid w:val="00FF5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463D"/>
  <w15:docId w15:val="{D533F016-9E6E-475B-B720-ED3A12B58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2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2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3D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2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29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21D8"/>
    <w:pPr>
      <w:ind w:left="720"/>
      <w:contextualSpacing/>
    </w:pPr>
  </w:style>
  <w:style w:type="character" w:customStyle="1" w:styleId="Heading3Char">
    <w:name w:val="Heading 3 Char"/>
    <w:basedOn w:val="DefaultParagraphFont"/>
    <w:link w:val="Heading3"/>
    <w:uiPriority w:val="9"/>
    <w:rsid w:val="00673D3C"/>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290E31"/>
    <w:pPr>
      <w:spacing w:after="240" w:line="240" w:lineRule="auto"/>
    </w:pPr>
  </w:style>
  <w:style w:type="character" w:styleId="IntenseReference">
    <w:name w:val="Intense Reference"/>
    <w:basedOn w:val="DefaultParagraphFont"/>
    <w:uiPriority w:val="32"/>
    <w:qFormat/>
    <w:rsid w:val="004C54BA"/>
    <w:rPr>
      <w:b/>
      <w:bCs/>
      <w:smallCaps/>
      <w:color w:val="4472C4" w:themeColor="accent1"/>
      <w:spacing w:val="5"/>
    </w:rPr>
  </w:style>
  <w:style w:type="paragraph" w:styleId="TOCHeading">
    <w:name w:val="TOC Heading"/>
    <w:basedOn w:val="Heading1"/>
    <w:next w:val="Normal"/>
    <w:uiPriority w:val="39"/>
    <w:unhideWhenUsed/>
    <w:qFormat/>
    <w:rsid w:val="0044397D"/>
    <w:pPr>
      <w:outlineLvl w:val="9"/>
    </w:pPr>
  </w:style>
  <w:style w:type="paragraph" w:styleId="TOC2">
    <w:name w:val="toc 2"/>
    <w:basedOn w:val="Normal"/>
    <w:next w:val="Normal"/>
    <w:autoRedefine/>
    <w:uiPriority w:val="39"/>
    <w:unhideWhenUsed/>
    <w:rsid w:val="0044397D"/>
    <w:pPr>
      <w:spacing w:after="100"/>
      <w:ind w:left="220"/>
    </w:pPr>
  </w:style>
  <w:style w:type="paragraph" w:styleId="TOC3">
    <w:name w:val="toc 3"/>
    <w:basedOn w:val="Normal"/>
    <w:next w:val="Normal"/>
    <w:autoRedefine/>
    <w:uiPriority w:val="39"/>
    <w:unhideWhenUsed/>
    <w:rsid w:val="0044397D"/>
    <w:pPr>
      <w:spacing w:after="100"/>
      <w:ind w:left="440"/>
    </w:pPr>
  </w:style>
  <w:style w:type="character" w:styleId="Hyperlink">
    <w:name w:val="Hyperlink"/>
    <w:basedOn w:val="DefaultParagraphFont"/>
    <w:uiPriority w:val="99"/>
    <w:unhideWhenUsed/>
    <w:rsid w:val="0044397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5BFD-5304-4B18-BC53-6E108ACB1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39</TotalTime>
  <Pages>5</Pages>
  <Words>3490</Words>
  <Characters>19894</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desola</dc:creator>
  <cp:keywords/>
  <dc:description/>
  <cp:lastModifiedBy>David Odesola</cp:lastModifiedBy>
  <cp:revision>24</cp:revision>
  <dcterms:created xsi:type="dcterms:W3CDTF">2023-10-29T16:09:00Z</dcterms:created>
  <dcterms:modified xsi:type="dcterms:W3CDTF">2023-11-22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akALu9B"/&gt;&lt;style id="http://www.zotero.org/styles/university-of-south-wales-harvard" hasBibliography="1" bibliographyStyleHasBeenSet="1"/&gt;&lt;prefs&gt;&lt;pref name="fieldType" value="Field"/&gt;&lt;/prefs&gt;&lt;/d</vt:lpwstr>
  </property>
  <property fmtid="{D5CDD505-2E9C-101B-9397-08002B2CF9AE}" pid="3" name="ZOTERO_PREF_2">
    <vt:lpwstr>ata&gt;</vt:lpwstr>
  </property>
</Properties>
</file>